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01F3F" w14:textId="2C25DDB5" w:rsidR="00C35BDE" w:rsidRPr="000C6255" w:rsidRDefault="00C35BDE" w:rsidP="00C35BDE">
      <w:pPr>
        <w:jc w:val="center"/>
        <w:rPr>
          <w:rFonts w:ascii="Times New Roman" w:hAnsi="Times New Roman" w:cs="Times New Roman"/>
          <w:b/>
          <w:bCs/>
          <w:sz w:val="24"/>
          <w:szCs w:val="24"/>
        </w:rPr>
      </w:pPr>
      <w:r w:rsidRPr="000C6255">
        <w:rPr>
          <w:rFonts w:ascii="Times New Roman" w:hAnsi="Times New Roman" w:cs="Times New Roman"/>
          <w:b/>
          <w:bCs/>
          <w:sz w:val="24"/>
          <w:szCs w:val="24"/>
        </w:rPr>
        <w:t>SITASI</w:t>
      </w:r>
    </w:p>
    <w:p w14:paraId="600B7E44" w14:textId="33F49B21" w:rsidR="00C35BDE" w:rsidRPr="000C6255" w:rsidRDefault="00C35BDE" w:rsidP="00C35BDE">
      <w:pPr>
        <w:jc w:val="both"/>
        <w:rPr>
          <w:rFonts w:ascii="Times New Roman" w:hAnsi="Times New Roman" w:cs="Times New Roman"/>
          <w:sz w:val="24"/>
          <w:szCs w:val="24"/>
        </w:rPr>
      </w:pPr>
      <w:r w:rsidRPr="000C6255">
        <w:rPr>
          <w:rFonts w:ascii="Times New Roman" w:hAnsi="Times New Roman" w:cs="Times New Roman"/>
          <w:sz w:val="24"/>
          <w:szCs w:val="24"/>
        </w:rPr>
        <w:t xml:space="preserve">Dengan dibuatnya sistem informasi absensi pegawai berbasis web pada kantor Desa Sukarendah diharapkan dapat mendukung proses absensi para pegawai. Adapun kesimpulan yang dapat diambil dari perancangan sistem absensi pegawai ini antara lain: </w:t>
      </w:r>
    </w:p>
    <w:p w14:paraId="2CFB818A" w14:textId="3E65BCDF" w:rsidR="00C35BDE" w:rsidRPr="000C6255" w:rsidRDefault="00C35BDE" w:rsidP="00C35BDE">
      <w:pPr>
        <w:jc w:val="both"/>
        <w:rPr>
          <w:rFonts w:ascii="Times New Roman" w:hAnsi="Times New Roman" w:cs="Times New Roman"/>
          <w:sz w:val="24"/>
          <w:szCs w:val="24"/>
        </w:rPr>
      </w:pPr>
      <w:r w:rsidRPr="000C6255">
        <w:rPr>
          <w:rFonts w:ascii="Times New Roman" w:hAnsi="Times New Roman" w:cs="Times New Roman"/>
          <w:sz w:val="24"/>
          <w:szCs w:val="24"/>
        </w:rPr>
        <w:t>1. Sistem informasi absensi pegawai yang di usulkan pada kantor Desa Sukarendah dapat mempermudah pegawainya untuk melakukan absensi .</w:t>
      </w:r>
    </w:p>
    <w:p w14:paraId="47A55157" w14:textId="77777777" w:rsidR="00C35BDE" w:rsidRPr="000C6255" w:rsidRDefault="00C35BDE" w:rsidP="00C35BDE">
      <w:pPr>
        <w:jc w:val="both"/>
        <w:rPr>
          <w:rFonts w:ascii="Times New Roman" w:hAnsi="Times New Roman" w:cs="Times New Roman"/>
          <w:sz w:val="24"/>
          <w:szCs w:val="24"/>
        </w:rPr>
      </w:pPr>
      <w:r w:rsidRPr="000C6255">
        <w:rPr>
          <w:rFonts w:ascii="Times New Roman" w:hAnsi="Times New Roman" w:cs="Times New Roman"/>
          <w:sz w:val="24"/>
          <w:szCs w:val="24"/>
        </w:rPr>
        <w:t>2. Laporan absensi pegawai pada kantor Desa Sukarendah dapat tersajikan cepat, mudah dan akurat.</w:t>
      </w:r>
    </w:p>
    <w:p w14:paraId="7192E561" w14:textId="4804BD84" w:rsidR="004100C1" w:rsidRPr="000C6255" w:rsidRDefault="00C35BDE" w:rsidP="00C35BDE">
      <w:pPr>
        <w:jc w:val="both"/>
        <w:rPr>
          <w:rFonts w:ascii="Times New Roman" w:hAnsi="Times New Roman" w:cs="Times New Roman"/>
          <w:sz w:val="24"/>
          <w:szCs w:val="24"/>
        </w:rPr>
      </w:pPr>
      <w:r w:rsidRPr="000C6255">
        <w:rPr>
          <w:rFonts w:ascii="Times New Roman" w:hAnsi="Times New Roman" w:cs="Times New Roman"/>
          <w:sz w:val="24"/>
          <w:szCs w:val="24"/>
        </w:rPr>
        <w:t>3. Dengan di buatnya sistem informasi absensi berbasis web dapat mempermudah para pegawai dalam melakukan absensi dan mempermudah petugas dalam melakukan pembuatan laporan absensi.</w:t>
      </w:r>
      <w:r w:rsidR="004B6644" w:rsidRPr="000C6255">
        <w:rPr>
          <w:rFonts w:ascii="Times New Roman" w:hAnsi="Times New Roman" w:cs="Times New Roman"/>
          <w:sz w:val="24"/>
          <w:szCs w:val="24"/>
        </w:rPr>
        <w:t xml:space="preserve"> </w:t>
      </w:r>
      <w:r w:rsidR="004B6644" w:rsidRPr="000C6255">
        <w:rPr>
          <w:rFonts w:ascii="Times New Roman" w:hAnsi="Times New Roman" w:cs="Times New Roman"/>
          <w:sz w:val="24"/>
          <w:szCs w:val="24"/>
        </w:rPr>
        <w:fldChar w:fldCharType="begin" w:fldLock="1"/>
      </w:r>
      <w:r w:rsidR="004B6644" w:rsidRPr="000C6255">
        <w:rPr>
          <w:rFonts w:ascii="Times New Roman" w:hAnsi="Times New Roman" w:cs="Times New Roman"/>
          <w:sz w:val="24"/>
          <w:szCs w:val="24"/>
        </w:rPr>
        <w:instrText>ADDIN CSL_CITATION {"citationItems":[{"id":"ITEM-1","itemData":{"ISSN":"2798-8341","author":[{"dropping-particle":"","family":"Arief","given":"Rahadian","non-dropping-particle":"","parse-names":false,"suffix":""},{"dropping-particle":"","family":"Sapaatullah","given":"Asep","non-dropping-particle":"","parse-names":false,"suffix":""},{"dropping-particle":"","family":"Damayanti","given":"Dwi Rosa","non-dropping-particle":"","parse-names":false,"suffix":""}],"container-title":"Jurnal Simasi : Jurnal Ilmiah Sistem Informasi","id":"ITEM-1","issue":"2","issued":{"date-parts":[["2023"]]},"page":"352-359","title":"Perancangan Sistem Informasi Absensi Pegawai Berbasis Web Pada Kantor Desa Sukarendah Kec.Warunggunung","type":"article-journal","volume":"3"},"uris":["http://www.mendeley.com/documents/?uuid=76794cea-76ae-4506-a941-c918c1d666c9"]}],"mendeley":{"formattedCitation":"(Arief et al., 2023)","plainTextFormattedCitation":"(Arief et al., 2023)","previouslyFormattedCitation":"(Arief et al., 2023)"},"properties":{"noteIndex":0},"schema":"https://github.com/citation-style-language/schema/raw/master/csl-citation.json"}</w:instrText>
      </w:r>
      <w:r w:rsidR="004B6644" w:rsidRPr="000C6255">
        <w:rPr>
          <w:rFonts w:ascii="Times New Roman" w:hAnsi="Times New Roman" w:cs="Times New Roman"/>
          <w:sz w:val="24"/>
          <w:szCs w:val="24"/>
        </w:rPr>
        <w:fldChar w:fldCharType="separate"/>
      </w:r>
      <w:r w:rsidR="004B6644" w:rsidRPr="000C6255">
        <w:rPr>
          <w:rFonts w:ascii="Times New Roman" w:hAnsi="Times New Roman" w:cs="Times New Roman"/>
          <w:noProof/>
          <w:sz w:val="24"/>
          <w:szCs w:val="24"/>
        </w:rPr>
        <w:t>(Arief et al., 2023)</w:t>
      </w:r>
      <w:r w:rsidR="004B6644" w:rsidRPr="000C6255">
        <w:rPr>
          <w:rFonts w:ascii="Times New Roman" w:hAnsi="Times New Roman" w:cs="Times New Roman"/>
          <w:sz w:val="24"/>
          <w:szCs w:val="24"/>
        </w:rPr>
        <w:fldChar w:fldCharType="end"/>
      </w:r>
      <w:r w:rsidR="004B6644" w:rsidRPr="000C6255">
        <w:rPr>
          <w:rFonts w:ascii="Times New Roman" w:hAnsi="Times New Roman" w:cs="Times New Roman"/>
          <w:sz w:val="24"/>
          <w:szCs w:val="24"/>
        </w:rPr>
        <w:t xml:space="preserve"> </w:t>
      </w:r>
    </w:p>
    <w:p w14:paraId="7CAA155C" w14:textId="77777777" w:rsidR="00C35BDE" w:rsidRPr="000C6255" w:rsidRDefault="00C35BDE" w:rsidP="00C35BDE">
      <w:pPr>
        <w:jc w:val="both"/>
        <w:rPr>
          <w:rFonts w:ascii="Times New Roman" w:hAnsi="Times New Roman" w:cs="Times New Roman"/>
          <w:sz w:val="24"/>
          <w:szCs w:val="24"/>
        </w:rPr>
      </w:pPr>
    </w:p>
    <w:p w14:paraId="03E95708" w14:textId="77777777" w:rsidR="00D01F7F" w:rsidRPr="000C6255" w:rsidRDefault="00D01F7F" w:rsidP="00D01F7F">
      <w:pPr>
        <w:jc w:val="both"/>
        <w:rPr>
          <w:rFonts w:ascii="Times New Roman" w:hAnsi="Times New Roman" w:cs="Times New Roman"/>
          <w:sz w:val="24"/>
          <w:szCs w:val="24"/>
        </w:rPr>
      </w:pPr>
      <w:r w:rsidRPr="000C6255">
        <w:rPr>
          <w:rFonts w:ascii="Times New Roman" w:hAnsi="Times New Roman" w:cs="Times New Roman"/>
          <w:sz w:val="24"/>
          <w:szCs w:val="24"/>
        </w:rPr>
        <w:t xml:space="preserve">Penelitian yang dilakukan oleh tim kami yaitu Jurnal berjudul "Perancangan Basis Data Pada Sistem Utang Piutang Studi Kasus PT. Rapitama Intertech Buana" membahas tentang perancangan basis data pada sistem utang piutang di PT. Rapitama Intertech Buana. Penelitian ini menggunakan metode penelitian deskriptif kualitatif. Hasil analisis menunjukkan bahwa sistem utang piutang di PT. Rapitama Intertech Buana masih menggunakan sistem manual yang menyebabkan terjadinya kesalahan dan ketidakefisienan. Tim peneliti merangkum hasil dari penelitian berdasarkan data yang di peroleh yaitu dengan mengembangkan sistem pencatatan transaksi yang lebih baik dan efisien sehingga tidak perlu melibatkan banyak pihak ketika transaksi antara klien dengan perusahaan terjadi. Perancangan basis data yang dirancang dengan menggunakan metode perancangan Database Life Cycle telah menghasilkan bentuk database relational dengan rincian sebagai berikut ini: </w:t>
      </w:r>
    </w:p>
    <w:p w14:paraId="3D9FF696" w14:textId="77777777" w:rsidR="00D01F7F" w:rsidRPr="000C6255" w:rsidRDefault="00D01F7F" w:rsidP="00D01F7F">
      <w:pPr>
        <w:jc w:val="both"/>
        <w:rPr>
          <w:rFonts w:ascii="Times New Roman" w:hAnsi="Times New Roman" w:cs="Times New Roman"/>
          <w:sz w:val="24"/>
          <w:szCs w:val="24"/>
        </w:rPr>
      </w:pPr>
      <w:r w:rsidRPr="000C6255">
        <w:rPr>
          <w:rFonts w:ascii="Times New Roman" w:hAnsi="Times New Roman" w:cs="Times New Roman"/>
          <w:sz w:val="24"/>
          <w:szCs w:val="24"/>
        </w:rPr>
        <w:t xml:space="preserve">a. Conceptual Database Design </w:t>
      </w:r>
    </w:p>
    <w:p w14:paraId="3BAB6C65" w14:textId="77777777" w:rsidR="00D01F7F" w:rsidRPr="000C6255" w:rsidRDefault="00D01F7F" w:rsidP="00D01F7F">
      <w:pPr>
        <w:jc w:val="both"/>
        <w:rPr>
          <w:rFonts w:ascii="Times New Roman" w:hAnsi="Times New Roman" w:cs="Times New Roman"/>
          <w:sz w:val="24"/>
          <w:szCs w:val="24"/>
        </w:rPr>
      </w:pPr>
      <w:r w:rsidRPr="000C6255">
        <w:rPr>
          <w:rFonts w:ascii="Times New Roman" w:hAnsi="Times New Roman" w:cs="Times New Roman"/>
          <w:sz w:val="24"/>
          <w:szCs w:val="24"/>
        </w:rPr>
        <w:t xml:space="preserve">a. Logical Database Design </w:t>
      </w:r>
    </w:p>
    <w:p w14:paraId="08EFCE43" w14:textId="06F2D551" w:rsidR="00C35BDE" w:rsidRPr="000C6255" w:rsidRDefault="00D01F7F" w:rsidP="00D01F7F">
      <w:pPr>
        <w:jc w:val="both"/>
        <w:rPr>
          <w:rFonts w:ascii="Times New Roman" w:hAnsi="Times New Roman" w:cs="Times New Roman"/>
          <w:sz w:val="24"/>
          <w:szCs w:val="24"/>
        </w:rPr>
      </w:pPr>
      <w:r w:rsidRPr="000C6255">
        <w:rPr>
          <w:rFonts w:ascii="Times New Roman" w:hAnsi="Times New Roman" w:cs="Times New Roman"/>
          <w:sz w:val="24"/>
          <w:szCs w:val="24"/>
        </w:rPr>
        <w:t>b.</w:t>
      </w:r>
      <w:r w:rsidRPr="000C6255">
        <w:t xml:space="preserve"> </w:t>
      </w:r>
      <w:r w:rsidRPr="000C6255">
        <w:rPr>
          <w:rFonts w:ascii="Times New Roman" w:hAnsi="Times New Roman" w:cs="Times New Roman"/>
          <w:sz w:val="24"/>
          <w:szCs w:val="24"/>
        </w:rPr>
        <w:t xml:space="preserve">.Physical Database Design </w:t>
      </w:r>
      <w:r w:rsidRPr="000C6255">
        <w:rPr>
          <w:rFonts w:ascii="Times New Roman" w:hAnsi="Times New Roman" w:cs="Times New Roman"/>
          <w:sz w:val="24"/>
          <w:szCs w:val="24"/>
        </w:rPr>
        <w:fldChar w:fldCharType="begin" w:fldLock="1"/>
      </w:r>
      <w:r w:rsidR="008A6B29" w:rsidRPr="000C6255">
        <w:rPr>
          <w:rFonts w:ascii="Times New Roman" w:hAnsi="Times New Roman" w:cs="Times New Roman"/>
          <w:sz w:val="24"/>
          <w:szCs w:val="24"/>
        </w:rPr>
        <w:instrText>ADDIN CSL_CITATION {"citationItems":[{"id":"ITEM-1","itemData":{"abstract":"PT. Rapitama Intertech Buana is a company that operates in the interior and exterior sectors. This company has several customers who carry out sales transactions in installments. To manage accounts payable from these customers, the company uses a manual system. The manual system currently used has several shortcomings, such as the accounts payable and receivable management process which is inefficient and takes a long time. Therefore, the research team reached an agreement, namely by developing a better and more efficient transaction recording system so that there was no need to involve many parties when transactions between clients and companies occurred. By developing that transaction recording system, it is hoped that the system can overcome the problems in the company under study.","author":[{"dropping-particle":"","family":"Fadillah","given":"Rama Afan","non-dropping-particle":"","parse-names":false,"suffix":""},{"dropping-particle":"","family":"Souhoka","given":"Bagas Adiansyah","non-dropping-particle":"","parse-names":false,"suffix":""},{"dropping-particle":"","family":"Runtuwene","given":"Jabez Jefune","non-dropping-particle":"","parse-names":false,"suffix":""},{"dropping-particle":"","family":"Meldiansah","given":"Reza","non-dropping-particle":"","parse-names":false,"suffix":""},{"dropping-particle":"","family":"Fathan","given":"Muhammad","non-dropping-particle":"","parse-names":false,"suffix":""}],"container-title":"Jurnal Simasi : Jurnal Ilmiah Sistem Informasi","id":"ITEM-1","issue":"2","issued":{"date-parts":[["2023"]]},"page":"325-336","title":"Perancangan Basis Data Pada Sistem Utang Piutang Studi Kasus Pt. Rapitama Intertech Buana","type":"article-journal","volume":"3"},"uris":["http://www.mendeley.com/documents/?uuid=8658e936-47ca-4f46-8093-892121e2f451"]}],"mendeley":{"formattedCitation":"(Fadillah et al., 2023)","plainTextFormattedCitation":"(Fadillah et al., 2023)","previouslyFormattedCitation":"(Fadillah et al., 2023)"},"properties":{"noteIndex":0},"schema":"https://github.com/citation-style-language/schema/raw/master/csl-citation.json"}</w:instrText>
      </w:r>
      <w:r w:rsidRPr="000C6255">
        <w:rPr>
          <w:rFonts w:ascii="Times New Roman" w:hAnsi="Times New Roman" w:cs="Times New Roman"/>
          <w:sz w:val="24"/>
          <w:szCs w:val="24"/>
        </w:rPr>
        <w:fldChar w:fldCharType="separate"/>
      </w:r>
      <w:r w:rsidRPr="000C6255">
        <w:rPr>
          <w:rFonts w:ascii="Times New Roman" w:hAnsi="Times New Roman" w:cs="Times New Roman"/>
          <w:noProof/>
          <w:sz w:val="24"/>
          <w:szCs w:val="24"/>
        </w:rPr>
        <w:t>(Fadillah et al., 2023)</w:t>
      </w:r>
      <w:r w:rsidRPr="000C6255">
        <w:rPr>
          <w:rFonts w:ascii="Times New Roman" w:hAnsi="Times New Roman" w:cs="Times New Roman"/>
          <w:sz w:val="24"/>
          <w:szCs w:val="24"/>
        </w:rPr>
        <w:fldChar w:fldCharType="end"/>
      </w:r>
    </w:p>
    <w:p w14:paraId="03BB07CA" w14:textId="77777777" w:rsidR="00D01F7F" w:rsidRPr="000C6255" w:rsidRDefault="00D01F7F" w:rsidP="00D01F7F">
      <w:pPr>
        <w:jc w:val="both"/>
        <w:rPr>
          <w:rFonts w:ascii="Times New Roman" w:hAnsi="Times New Roman" w:cs="Times New Roman"/>
          <w:sz w:val="24"/>
          <w:szCs w:val="24"/>
        </w:rPr>
      </w:pPr>
    </w:p>
    <w:p w14:paraId="1358BAB8" w14:textId="36B9A83D" w:rsidR="00D01F7F" w:rsidRPr="000C6255" w:rsidRDefault="008A6B29" w:rsidP="008A6B29">
      <w:pPr>
        <w:jc w:val="both"/>
        <w:rPr>
          <w:rFonts w:ascii="Times New Roman" w:hAnsi="Times New Roman" w:cs="Times New Roman"/>
          <w:sz w:val="24"/>
          <w:szCs w:val="24"/>
        </w:rPr>
      </w:pPr>
      <w:r w:rsidRPr="000C6255">
        <w:rPr>
          <w:rFonts w:ascii="Times New Roman" w:hAnsi="Times New Roman" w:cs="Times New Roman"/>
          <w:sz w:val="24"/>
          <w:szCs w:val="24"/>
        </w:rPr>
        <w:t xml:space="preserve">Preliminary adalah langkah pertama dalam TOGAF ADM. Pada tahap ini, peneliti dan objek penelitian, yaitu Call Center 112 Kota Palangka Raya, berupaya untuk mencocokkan pemahaman mereka tentang batasan-batasan dalam penerapan TOGAF ADM. Hasil dari tahap ini mencakup pemanfaatan TOGAF ADM mulai dari preliminary hingga fase opportunity and solution, serta penerapan analisis value chain sebagai alat analisis internal. </w:t>
      </w:r>
      <w:r w:rsidRPr="000C6255">
        <w:rPr>
          <w:rFonts w:ascii="Times New Roman" w:hAnsi="Times New Roman" w:cs="Times New Roman"/>
          <w:sz w:val="24"/>
          <w:szCs w:val="24"/>
        </w:rPr>
        <w:fldChar w:fldCharType="begin" w:fldLock="1"/>
      </w:r>
      <w:r w:rsidRPr="000C6255">
        <w:rPr>
          <w:rFonts w:ascii="Times New Roman" w:hAnsi="Times New Roman" w:cs="Times New Roman"/>
          <w:sz w:val="24"/>
          <w:szCs w:val="24"/>
        </w:rPr>
        <w:instrText>ADDIN CSL_CITATION {"citationItems":[{"id":"ITEM-1","itemData":{"author":[{"dropping-particle":"","family":"Angelina","given":"Yulia","non-dropping-particle":"","parse-names":false,"suffix":""}],"container-title":"Jurnal Simasi : Jurnal Ilmiah Sistem Informasi","id":"ITEM-1","issue":"2","issued":{"date-parts":[["2023"]]},"page":"360-371","title":"Penerapan Metodologi TOGAF ADM untuk Analisis dan Penyusunan Rencana Strategis Sistem Informasi dan Teknologi Informasi di Call Center 112 Kota Palangka Raya","type":"article-journal","volume":"3"},"uris":["http://www.mendeley.com/documents/?uuid=7d4ed26d-f084-4b3f-a4f5-9352424756ad"]}],"mendeley":{"formattedCitation":"(Angelina, 2023)","plainTextFormattedCitation":"(Angelina, 2023)","previouslyFormattedCitation":"(Angelina, 2023)"},"properties":{"noteIndex":0},"schema":"https://github.com/citation-style-language/schema/raw/master/csl-citation.json"}</w:instrText>
      </w:r>
      <w:r w:rsidRPr="000C6255">
        <w:rPr>
          <w:rFonts w:ascii="Times New Roman" w:hAnsi="Times New Roman" w:cs="Times New Roman"/>
          <w:sz w:val="24"/>
          <w:szCs w:val="24"/>
        </w:rPr>
        <w:fldChar w:fldCharType="separate"/>
      </w:r>
      <w:r w:rsidRPr="000C6255">
        <w:rPr>
          <w:rFonts w:ascii="Times New Roman" w:hAnsi="Times New Roman" w:cs="Times New Roman"/>
          <w:noProof/>
          <w:sz w:val="24"/>
          <w:szCs w:val="24"/>
        </w:rPr>
        <w:t>(Angelina, 2023)</w:t>
      </w:r>
      <w:r w:rsidRPr="000C6255">
        <w:rPr>
          <w:rFonts w:ascii="Times New Roman" w:hAnsi="Times New Roman" w:cs="Times New Roman"/>
          <w:sz w:val="24"/>
          <w:szCs w:val="24"/>
        </w:rPr>
        <w:fldChar w:fldCharType="end"/>
      </w:r>
    </w:p>
    <w:p w14:paraId="7A7F44ED" w14:textId="77777777" w:rsidR="008A6B29" w:rsidRPr="000C6255" w:rsidRDefault="008A6B29" w:rsidP="008A6B29">
      <w:pPr>
        <w:jc w:val="both"/>
        <w:rPr>
          <w:rFonts w:ascii="Times New Roman" w:hAnsi="Times New Roman" w:cs="Times New Roman"/>
          <w:sz w:val="24"/>
          <w:szCs w:val="24"/>
        </w:rPr>
      </w:pPr>
    </w:p>
    <w:p w14:paraId="307D7C46" w14:textId="77777777" w:rsidR="008A6B29" w:rsidRPr="000C6255" w:rsidRDefault="008A6B29" w:rsidP="008A6B29">
      <w:pPr>
        <w:jc w:val="both"/>
        <w:rPr>
          <w:rFonts w:ascii="Times New Roman" w:hAnsi="Times New Roman" w:cs="Times New Roman"/>
          <w:sz w:val="24"/>
          <w:szCs w:val="24"/>
        </w:rPr>
      </w:pPr>
      <w:r w:rsidRPr="000C6255">
        <w:rPr>
          <w:rFonts w:ascii="Times New Roman" w:hAnsi="Times New Roman" w:cs="Times New Roman"/>
          <w:sz w:val="24"/>
          <w:szCs w:val="24"/>
        </w:rPr>
        <w:lastRenderedPageBreak/>
        <w:t xml:space="preserve">Berdasarkan hasil penelitian dan pembahasan yang telah dilakukan maka dapat dikemukakan bahwa kesimpulanya yaitu sebagai berikut : </w:t>
      </w:r>
    </w:p>
    <w:p w14:paraId="403EA7F3" w14:textId="2FDC4630" w:rsidR="008A6B29" w:rsidRPr="000C6255" w:rsidRDefault="008A6B29" w:rsidP="008A6B29">
      <w:pPr>
        <w:jc w:val="both"/>
        <w:rPr>
          <w:rFonts w:ascii="Times New Roman" w:hAnsi="Times New Roman" w:cs="Times New Roman"/>
          <w:sz w:val="24"/>
          <w:szCs w:val="24"/>
        </w:rPr>
      </w:pPr>
      <w:r w:rsidRPr="000C6255">
        <w:rPr>
          <w:rFonts w:ascii="Times New Roman" w:hAnsi="Times New Roman" w:cs="Times New Roman"/>
          <w:sz w:val="24"/>
          <w:szCs w:val="24"/>
        </w:rPr>
        <w:t>1. Metode waterfall berhasil mengimplementasikan aplikasi apotek berbasis desktop yang diberi nama Apotek Afifa,</w:t>
      </w:r>
    </w:p>
    <w:p w14:paraId="24DBBC40" w14:textId="77777777" w:rsidR="008A6B29" w:rsidRPr="000C6255" w:rsidRDefault="008A6B29" w:rsidP="008A6B29">
      <w:pPr>
        <w:jc w:val="both"/>
        <w:rPr>
          <w:rFonts w:ascii="Times New Roman" w:hAnsi="Times New Roman" w:cs="Times New Roman"/>
          <w:sz w:val="24"/>
          <w:szCs w:val="24"/>
        </w:rPr>
      </w:pPr>
      <w:r w:rsidRPr="000C6255">
        <w:rPr>
          <w:rFonts w:ascii="Times New Roman" w:hAnsi="Times New Roman" w:cs="Times New Roman"/>
          <w:sz w:val="24"/>
          <w:szCs w:val="24"/>
        </w:rPr>
        <w:t xml:space="preserve">2. Aplikasi ini dapat diimplementasikan untuk apotek lainnya, </w:t>
      </w:r>
    </w:p>
    <w:p w14:paraId="0D3481F3" w14:textId="5677C59A" w:rsidR="008A6B29" w:rsidRPr="000C6255" w:rsidRDefault="008A6B29" w:rsidP="008A6B29">
      <w:pPr>
        <w:jc w:val="both"/>
        <w:rPr>
          <w:rFonts w:ascii="Times New Roman" w:hAnsi="Times New Roman" w:cs="Times New Roman"/>
          <w:sz w:val="24"/>
          <w:szCs w:val="24"/>
        </w:rPr>
      </w:pPr>
      <w:r w:rsidRPr="000C6255">
        <w:rPr>
          <w:rFonts w:ascii="Times New Roman" w:hAnsi="Times New Roman" w:cs="Times New Roman"/>
          <w:sz w:val="24"/>
          <w:szCs w:val="24"/>
        </w:rPr>
        <w:t>3. Pncatatan data penjualan dan data persedian obat menggunakan aplikasi apotek afifa lebih efektif, efisien dan akurat.</w:t>
      </w:r>
      <w:r w:rsidR="00AA13C9">
        <w:rPr>
          <w:rFonts w:ascii="Times New Roman" w:hAnsi="Times New Roman" w:cs="Times New Roman"/>
          <w:sz w:val="24"/>
          <w:szCs w:val="24"/>
        </w:rPr>
        <w:t xml:space="preserve"> </w:t>
      </w:r>
      <w:r w:rsidR="00AA13C9">
        <w:rPr>
          <w:rFonts w:ascii="Times New Roman" w:hAnsi="Times New Roman" w:cs="Times New Roman"/>
          <w:sz w:val="24"/>
          <w:szCs w:val="24"/>
        </w:rPr>
        <w:fldChar w:fldCharType="begin" w:fldLock="1"/>
      </w:r>
      <w:r w:rsidR="00374AF1">
        <w:rPr>
          <w:rFonts w:ascii="Times New Roman" w:hAnsi="Times New Roman" w:cs="Times New Roman"/>
          <w:sz w:val="24"/>
          <w:szCs w:val="24"/>
        </w:rPr>
        <w:instrText>ADDIN CSL_CITATION {"citationItems":[{"id":"ITEM-1","itemData":{"author":[{"dropping-particle":"","family":"Kalsum","given":"Ummy","non-dropping-particle":"","parse-names":false,"suffix":""},{"dropping-particle":"","family":"Bangsa","given":"Universitas Bina","non-dropping-particle":"","parse-names":false,"suffix":""},{"dropping-particle":"","family":"Permana","given":"Basuki Rakhim Setya","non-dropping-particle":"","parse-names":false,"suffix":""}],"container-title":"Jurnal Ilmiah Sistem Informasi","id":"ITEM-1","issue":"2","issued":{"date-parts":[["2023"]]},"page":"288-293","title":"Implementasi Aplikasi Berbasis Desktop Pada Apotek","type":"article-journal","volume":"3"},"uris":["http://www.mendeley.com/documents/?uuid=2a978b6b-003c-4cc3-8f58-bb276e53b02d"]}],"mendeley":{"formattedCitation":"(Kalsum et al., 2023)","plainTextFormattedCitation":"(Kalsum et al., 2023)","previouslyFormattedCitation":"(Kalsum et al., 2023)"},"properties":{"noteIndex":0},"schema":"https://github.com/citation-style-language/schema/raw/master/csl-citation.json"}</w:instrText>
      </w:r>
      <w:r w:rsidR="00AA13C9">
        <w:rPr>
          <w:rFonts w:ascii="Times New Roman" w:hAnsi="Times New Roman" w:cs="Times New Roman"/>
          <w:sz w:val="24"/>
          <w:szCs w:val="24"/>
        </w:rPr>
        <w:fldChar w:fldCharType="separate"/>
      </w:r>
      <w:r w:rsidR="00AA13C9" w:rsidRPr="00AA13C9">
        <w:rPr>
          <w:rFonts w:ascii="Times New Roman" w:hAnsi="Times New Roman" w:cs="Times New Roman"/>
          <w:noProof/>
          <w:sz w:val="24"/>
          <w:szCs w:val="24"/>
        </w:rPr>
        <w:t>(Kalsum et al., 2023)</w:t>
      </w:r>
      <w:r w:rsidR="00AA13C9">
        <w:rPr>
          <w:rFonts w:ascii="Times New Roman" w:hAnsi="Times New Roman" w:cs="Times New Roman"/>
          <w:sz w:val="24"/>
          <w:szCs w:val="24"/>
        </w:rPr>
        <w:fldChar w:fldCharType="end"/>
      </w:r>
      <w:r w:rsidR="00AA13C9" w:rsidRPr="000C6255">
        <w:rPr>
          <w:rFonts w:ascii="Times New Roman" w:hAnsi="Times New Roman" w:cs="Times New Roman"/>
          <w:sz w:val="24"/>
          <w:szCs w:val="24"/>
        </w:rPr>
        <w:t xml:space="preserve"> </w:t>
      </w:r>
    </w:p>
    <w:p w14:paraId="1AB87837" w14:textId="77777777" w:rsidR="008A6B29" w:rsidRPr="000C6255" w:rsidRDefault="008A6B29" w:rsidP="008A6B29">
      <w:pPr>
        <w:jc w:val="both"/>
        <w:rPr>
          <w:rFonts w:ascii="Times New Roman" w:hAnsi="Times New Roman" w:cs="Times New Roman"/>
          <w:sz w:val="24"/>
          <w:szCs w:val="24"/>
        </w:rPr>
      </w:pPr>
    </w:p>
    <w:p w14:paraId="42A02BA6" w14:textId="1EE87748" w:rsidR="008A6B29" w:rsidRPr="000C6255" w:rsidRDefault="00D1758E" w:rsidP="008A6B29">
      <w:pPr>
        <w:jc w:val="both"/>
        <w:rPr>
          <w:rFonts w:ascii="Times New Roman" w:hAnsi="Times New Roman" w:cs="Times New Roman"/>
          <w:sz w:val="24"/>
          <w:szCs w:val="24"/>
        </w:rPr>
      </w:pPr>
      <w:r w:rsidRPr="000C6255">
        <w:rPr>
          <w:rFonts w:ascii="Times New Roman" w:hAnsi="Times New Roman" w:cs="Times New Roman"/>
          <w:sz w:val="24"/>
          <w:szCs w:val="24"/>
        </w:rPr>
        <w:t xml:space="preserve">Berdasarkan hasil pembahasan penelitian ini dapat kesimpulan bahwa pengelolaan data pengunjung atau tamu di kantor Komisi Pemilhan Umum (KPU) Kota Palangka Raya dapat dilakukan dengan menerapkan model Extreme Programming dalam bentuk aplikasi buku tamu yang memenuhi kebutuhan dari KPU Kota Palangka Raya. Diharapkan dengan adanya aplikasi ini kantor KPU Kota Palangka Raya menjadi lebih mudah dalam pengelolaan data pengunjung atau tamu yang datang ke kantor tersebut. </w:t>
      </w:r>
      <w:r w:rsidR="00AA13C9">
        <w:rPr>
          <w:rFonts w:ascii="Times New Roman" w:hAnsi="Times New Roman" w:cs="Times New Roman"/>
          <w:sz w:val="24"/>
          <w:szCs w:val="24"/>
        </w:rPr>
        <w:fldChar w:fldCharType="begin" w:fldLock="1"/>
      </w:r>
      <w:r w:rsidR="00AA13C9">
        <w:rPr>
          <w:rFonts w:ascii="Times New Roman" w:hAnsi="Times New Roman" w:cs="Times New Roman"/>
          <w:sz w:val="24"/>
          <w:szCs w:val="24"/>
        </w:rPr>
        <w:instrText>ADDIN CSL_CITATION {"citationItems":[{"id":"ITEM-1","itemData":{"author":[{"dropping-particle":"","family":"Erfan","given":"Muhammad","non-dropping-particle":"","parse-names":false,"suffix":""},{"dropping-particle":"","family":"Kurniawan","given":"Tri Yohanes","non-dropping-particle":"","parse-names":false,"suffix":""},{"dropping-particle":"","family":"Ashari","given":"Muhammad Halim","non-dropping-particle":"","parse-names":false,"suffix":""},{"dropping-particle":"","family":"Marwanda","given":"Yoshe","non-dropping-particle":"","parse-names":false,"suffix":""},{"dropping-particle":"","family":"Ofsiani","given":"Rini","non-dropping-particle":"","parse-names":false,"suffix":""},{"dropping-particle":"","family":"Wulandari","given":"Desta","non-dropping-particle":"","parse-names":false,"suffix":""},{"dropping-particle":"","family":"Tare","given":"Kristian Lai","non-dropping-particle":"","parse-names":false,"suffix":""},{"dropping-particle":"","family":"Studi","given":"Program","non-dropping-particle":"","parse-names":false,"suffix":""},{"dropping-particle":"","family":"Informasi","given":"Sistem","non-dropping-particle":"","parse-names":false,"suffix":""},{"dropping-particle":"","family":"Studi","given":"Program","non-dropping-particle":"","parse-names":false,"suffix":""},{"dropping-particle":"","family":"Informatika","given":"Teknik","non-dropping-particle":"","parse-names":false,"suffix":""}],"container-title":"Jurnal Ilmiah Sistem Informasi","id":"ITEM-1","issue":"2","issued":{"date-parts":[["2023"]]},"page":"249-256","title":"PENERAPAN EXTREME PROGRAMMING PADA PEMBUATAN","type":"article-journal","volume":"3"},"uris":["http://www.mendeley.com/documents/?uuid=6bf7f0a9-8c58-430f-9c2f-3f4b3c6f0372"]}],"mendeley":{"formattedCitation":"(Erfan et al., 2023)","plainTextFormattedCitation":"(Erfan et al., 2023)","previouslyFormattedCitation":"(Erfan et al., 2023)"},"properties":{"noteIndex":0},"schema":"https://github.com/citation-style-language/schema/raw/master/csl-citation.json"}</w:instrText>
      </w:r>
      <w:r w:rsidR="00AA13C9">
        <w:rPr>
          <w:rFonts w:ascii="Times New Roman" w:hAnsi="Times New Roman" w:cs="Times New Roman"/>
          <w:sz w:val="24"/>
          <w:szCs w:val="24"/>
        </w:rPr>
        <w:fldChar w:fldCharType="separate"/>
      </w:r>
      <w:r w:rsidR="00AA13C9" w:rsidRPr="00AA13C9">
        <w:rPr>
          <w:rFonts w:ascii="Times New Roman" w:hAnsi="Times New Roman" w:cs="Times New Roman"/>
          <w:noProof/>
          <w:sz w:val="24"/>
          <w:szCs w:val="24"/>
        </w:rPr>
        <w:t>(Erfan et al., 2023)</w:t>
      </w:r>
      <w:r w:rsidR="00AA13C9">
        <w:rPr>
          <w:rFonts w:ascii="Times New Roman" w:hAnsi="Times New Roman" w:cs="Times New Roman"/>
          <w:sz w:val="24"/>
          <w:szCs w:val="24"/>
        </w:rPr>
        <w:fldChar w:fldCharType="end"/>
      </w:r>
    </w:p>
    <w:p w14:paraId="73D78EF6" w14:textId="37FE3010" w:rsidR="00C35BDE" w:rsidRPr="000C6255" w:rsidRDefault="00C35BDE" w:rsidP="00C35BDE">
      <w:pPr>
        <w:jc w:val="both"/>
        <w:rPr>
          <w:rFonts w:ascii="Times New Roman" w:hAnsi="Times New Roman" w:cs="Times New Roman"/>
          <w:sz w:val="24"/>
          <w:szCs w:val="24"/>
        </w:rPr>
      </w:pPr>
    </w:p>
    <w:p w14:paraId="707EA7C8" w14:textId="2E3F75C9" w:rsidR="00D1758E" w:rsidRPr="000C6255" w:rsidRDefault="00D1758E" w:rsidP="00D1758E">
      <w:pPr>
        <w:jc w:val="both"/>
        <w:rPr>
          <w:rFonts w:ascii="Times New Roman" w:hAnsi="Times New Roman" w:cs="Times New Roman"/>
          <w:sz w:val="24"/>
          <w:szCs w:val="24"/>
        </w:rPr>
      </w:pPr>
      <w:r w:rsidRPr="000C6255">
        <w:rPr>
          <w:rFonts w:ascii="Times New Roman" w:hAnsi="Times New Roman" w:cs="Times New Roman"/>
          <w:sz w:val="24"/>
          <w:szCs w:val="24"/>
        </w:rPr>
        <w:t xml:space="preserve">Implementasi sistem informasi E-Store memberikan kontribusi signifikan terhadap peningkatan efisiensi operasional PT. Garfi Indotama Karya. Proses pemesanan produk office supplies dan manajemen stok dapat dilakukan dengan lebih cepat dan akurat, mengoptimalkan kinerja perusahaan. Sistem E-Store berbasis website memungkinkan pelanggan untuk mengakses dan melakukan transaksi secara online, meningkatkan keterjangkauan layanan bagi konsumen. Hal ini mempermudah proses pembelian produk office supplies dan penggunaan jasa logistik yang dapat diakses kapan saja dan di mana saja. </w:t>
      </w:r>
      <w:r w:rsidRPr="000C6255">
        <w:rPr>
          <w:rFonts w:ascii="Times New Roman" w:hAnsi="Times New Roman" w:cs="Times New Roman"/>
          <w:sz w:val="24"/>
          <w:szCs w:val="24"/>
        </w:rPr>
        <w:fldChar w:fldCharType="begin" w:fldLock="1"/>
      </w:r>
      <w:r w:rsidR="004B6644" w:rsidRPr="000C6255">
        <w:rPr>
          <w:rFonts w:ascii="Times New Roman" w:hAnsi="Times New Roman" w:cs="Times New Roman"/>
          <w:sz w:val="24"/>
          <w:szCs w:val="24"/>
        </w:rPr>
        <w:instrText>ADDIN CSL_CITATION {"citationItems":[{"id":"ITEM-1","itemData":{"ISSN":"2798-8341","abstract":"… This study aims to design and … to be website-based to improve efficiency and affordability of service for customers. The system development method used is a webbased system design …","author":[{"dropping-particle":"","family":"Vemilia Oematan","given":"Titin Kristiana","non-dropping-particle":"","parse-names":false,"suffix":""}],"container-title":"Jurnal Simasi : Jurnal Ilmiah Sistem Informasi","id":"ITEM-1","issue":"2","issued":{"date-parts":[["2023"]]},"page":"303-311","title":"Rancang Bangun Sistem Informasi E-Store Office Suplays Dan Jasa Logistik Berbasis Android Pada Pt. Garfi Indotama Karya","type":"article-journal","volume":"3"},"uris":["http://www.mendeley.com/documents/?uuid=003409c1-2687-4afe-8870-00938d839a37"]}],"mendeley":{"formattedCitation":"(Vemilia Oematan, 2023)","plainTextFormattedCitation":"(Vemilia Oematan, 2023)","previouslyFormattedCitation":"(Vemilia Oematan, 2023)"},"properties":{"noteIndex":0},"schema":"https://github.com/citation-style-language/schema/raw/master/csl-citation.json"}</w:instrText>
      </w:r>
      <w:r w:rsidRPr="000C6255">
        <w:rPr>
          <w:rFonts w:ascii="Times New Roman" w:hAnsi="Times New Roman" w:cs="Times New Roman"/>
          <w:sz w:val="24"/>
          <w:szCs w:val="24"/>
        </w:rPr>
        <w:fldChar w:fldCharType="separate"/>
      </w:r>
      <w:r w:rsidR="004B6644" w:rsidRPr="000C6255">
        <w:rPr>
          <w:rFonts w:ascii="Times New Roman" w:hAnsi="Times New Roman" w:cs="Times New Roman"/>
          <w:noProof/>
          <w:sz w:val="24"/>
          <w:szCs w:val="24"/>
        </w:rPr>
        <w:t>(Vemilia Oematan, 2023)</w:t>
      </w:r>
      <w:r w:rsidRPr="000C6255">
        <w:rPr>
          <w:rFonts w:ascii="Times New Roman" w:hAnsi="Times New Roman" w:cs="Times New Roman"/>
          <w:sz w:val="24"/>
          <w:szCs w:val="24"/>
        </w:rPr>
        <w:fldChar w:fldCharType="end"/>
      </w:r>
    </w:p>
    <w:p w14:paraId="79C46E92" w14:textId="77777777" w:rsidR="006D1A6B" w:rsidRPr="000C6255" w:rsidRDefault="006D1A6B" w:rsidP="00D1758E">
      <w:pPr>
        <w:jc w:val="both"/>
        <w:rPr>
          <w:rFonts w:ascii="Times New Roman" w:hAnsi="Times New Roman" w:cs="Times New Roman"/>
          <w:sz w:val="24"/>
          <w:szCs w:val="24"/>
        </w:rPr>
      </w:pPr>
    </w:p>
    <w:p w14:paraId="6C189B87" w14:textId="32EF1D5A" w:rsidR="006D1A6B" w:rsidRPr="000C6255" w:rsidRDefault="006D1A6B" w:rsidP="006D1A6B">
      <w:pPr>
        <w:jc w:val="both"/>
        <w:rPr>
          <w:rFonts w:ascii="Times New Roman" w:hAnsi="Times New Roman" w:cs="Times New Roman"/>
          <w:sz w:val="24"/>
          <w:szCs w:val="24"/>
        </w:rPr>
      </w:pPr>
      <w:r w:rsidRPr="000C6255">
        <w:rPr>
          <w:rFonts w:ascii="Times New Roman" w:hAnsi="Times New Roman" w:cs="Times New Roman"/>
          <w:sz w:val="24"/>
          <w:szCs w:val="24"/>
        </w:rPr>
        <w:t xml:space="preserve">Kesimpulan dari penelitian ini adalah sistem informasi permintaan barang dan suku cadang berbasis website dapat mempermudah pihak PT. Hayati Pratama Mandiri, terutama pihak kantor dan cabang dalam melakukan permintaan barang, sehingga tidak harus menunggu lama untuk mendapatkan kebutuhan dan kelengkapan kantor, karna dengan menggunakan website ini semua barang dan suku cadang yang diminta bisa diajukan secara cepat melalui website dan langsung bisa di setujui oleh kepala logistik atau pimpinan. Dengan adanya website ini data permintaan barang dan suku cadang juga lebih jelas dan terstruktur karna adalanya laporan yang dibuat secara lengkap. </w:t>
      </w:r>
      <w:r w:rsidR="00374AF1">
        <w:rPr>
          <w:rFonts w:ascii="Times New Roman" w:hAnsi="Times New Roman" w:cs="Times New Roman"/>
          <w:sz w:val="24"/>
          <w:szCs w:val="24"/>
        </w:rPr>
        <w:fldChar w:fldCharType="begin" w:fldLock="1"/>
      </w:r>
      <w:r w:rsidR="00374AF1">
        <w:rPr>
          <w:rFonts w:ascii="Times New Roman" w:hAnsi="Times New Roman" w:cs="Times New Roman"/>
          <w:sz w:val="24"/>
          <w:szCs w:val="24"/>
        </w:rPr>
        <w:instrText>ADDIN CSL_CITATION {"citationItems":[{"id":"ITEM-1","itemData":{"author":[{"dropping-particle":"","family":"Masriadi","given":"muhammad ikhlas","non-dropping-particle":"","parse-names":false,"suffix":""}],"container-title":"Jurnal Ilmiah Sistem Informasi","id":"ITEM-1","issue":"2","issued":{"date-parts":[["2023"]]},"page":"337-343","title":"Perancangan Sistem Informasi Permintaan Barang","type":"article-journal","volume":"3"},"uris":["http://www.mendeley.com/documents/?uuid=4a7b846b-f45e-4904-9b5e-1aaba23cd00d"]}],"mendeley":{"formattedCitation":"(Masriadi, 2023)","plainTextFormattedCitation":"(Masriadi, 2023)","previouslyFormattedCitation":"(Masriadi, 2023)"},"properties":{"noteIndex":0},"schema":"https://github.com/citation-style-language/schema/raw/master/csl-citation.json"}</w:instrText>
      </w:r>
      <w:r w:rsidR="00374AF1">
        <w:rPr>
          <w:rFonts w:ascii="Times New Roman" w:hAnsi="Times New Roman" w:cs="Times New Roman"/>
          <w:sz w:val="24"/>
          <w:szCs w:val="24"/>
        </w:rPr>
        <w:fldChar w:fldCharType="separate"/>
      </w:r>
      <w:r w:rsidR="00374AF1" w:rsidRPr="00374AF1">
        <w:rPr>
          <w:rFonts w:ascii="Times New Roman" w:hAnsi="Times New Roman" w:cs="Times New Roman"/>
          <w:noProof/>
          <w:sz w:val="24"/>
          <w:szCs w:val="24"/>
        </w:rPr>
        <w:t>(Masriadi, 2023)</w:t>
      </w:r>
      <w:r w:rsidR="00374AF1">
        <w:rPr>
          <w:rFonts w:ascii="Times New Roman" w:hAnsi="Times New Roman" w:cs="Times New Roman"/>
          <w:sz w:val="24"/>
          <w:szCs w:val="24"/>
        </w:rPr>
        <w:fldChar w:fldCharType="end"/>
      </w:r>
    </w:p>
    <w:p w14:paraId="53289ED8" w14:textId="2B6FDBC5" w:rsidR="006D1A6B" w:rsidRPr="000C6255" w:rsidRDefault="006D1A6B" w:rsidP="006D1A6B">
      <w:pPr>
        <w:jc w:val="both"/>
        <w:rPr>
          <w:rFonts w:ascii="Times New Roman" w:hAnsi="Times New Roman" w:cs="Times New Roman"/>
          <w:sz w:val="24"/>
          <w:szCs w:val="24"/>
        </w:rPr>
      </w:pPr>
    </w:p>
    <w:p w14:paraId="2D86A743" w14:textId="0D9CBE5F" w:rsidR="00C35BDE" w:rsidRPr="000C6255" w:rsidRDefault="00C35BDE">
      <w:pPr>
        <w:rPr>
          <w:rFonts w:ascii="Times New Roman" w:hAnsi="Times New Roman" w:cs="Times New Roman"/>
          <w:sz w:val="24"/>
          <w:szCs w:val="24"/>
        </w:rPr>
      </w:pPr>
    </w:p>
    <w:p w14:paraId="0ACD0CAC" w14:textId="58A00D85" w:rsidR="004B6644" w:rsidRPr="000C6255" w:rsidRDefault="004B6644" w:rsidP="004B6644">
      <w:pPr>
        <w:jc w:val="both"/>
        <w:rPr>
          <w:rFonts w:ascii="Times New Roman" w:hAnsi="Times New Roman" w:cs="Times New Roman"/>
          <w:sz w:val="24"/>
          <w:szCs w:val="24"/>
        </w:rPr>
      </w:pPr>
      <w:r w:rsidRPr="000C6255">
        <w:rPr>
          <w:rFonts w:ascii="Times New Roman" w:hAnsi="Times New Roman" w:cs="Times New Roman"/>
          <w:sz w:val="24"/>
          <w:szCs w:val="24"/>
        </w:rPr>
        <w:lastRenderedPageBreak/>
        <w:t xml:space="preserve">Dari rangkuman novelty artikel jurnal yang peneliti telaah, dapat disimpulkan bahwa penggunaan data warehouse semakin penting di berbagai sektor, termasuk redaksi televisi, penjualan, administrasi, pendidikan, kesehatan, pertanian, dan sebagainya, dalam rentang waktu 2018 hingga 2022. </w:t>
      </w:r>
      <w:r w:rsidRPr="000C6255">
        <w:rPr>
          <w:rFonts w:ascii="Times New Roman" w:hAnsi="Times New Roman" w:cs="Times New Roman"/>
          <w:sz w:val="24"/>
          <w:szCs w:val="24"/>
        </w:rPr>
        <w:fldChar w:fldCharType="begin" w:fldLock="1"/>
      </w:r>
      <w:r w:rsidRPr="000C6255">
        <w:rPr>
          <w:rFonts w:ascii="Times New Roman" w:hAnsi="Times New Roman" w:cs="Times New Roman"/>
          <w:sz w:val="24"/>
          <w:szCs w:val="24"/>
        </w:rPr>
        <w:instrText>ADDIN CSL_CITATION {"citationItems":[{"id":"ITEM-1","itemData":{"ISSN":"2798-8341","abstract":"In today's digital era, data has a very important role for various organizations and industrial sectors. One of the technological solutions used to manage and analyze large amounts of data is a data warehouse. Covers the time period from 2018 to 2022. The research results show that the role of data warehouses is increasingly vital in various domains, including television editorial, sales, administration, education, health, agriculture and other sectors. There is potential for further research involving more Case studies in less explored areas, such as the environment, energy or transport. ABSTRACT Di era digital saat ini, data memiliki peran yang sangat krusial bagi berbagai organisasi dan sektor industri. Salah satu solusi teknologi yang digunakan untuk mengelola dan menganalisis data dalam jumlah besar adalah data warehouse. Penelitian ini mengusung tujuan melakukan review literatur sistematis terkait pemanfaatan data warehouse, meliputi periode waktu dari tahun 2018 hingga 2022. Hasil penelitian menunjukkan bahwa peran data warehouse semakin vital dalam berbagai ranah, mencakup redaksi televisi, penjualan, administrasi, pendidikan, kesehatan, pertanian, dan sektor lainnya. Terdapat potensi penelitian lebih lanjut dengan melibatkan lebih banyak studi kasus di bidang-bidang yang belum banyak dieksplorasi, seperti lingkungan, energi, atau transportasi.","author":[{"dropping-particle":"","family":"Azzahra","given":"Afifah","non-dropping-particle":"","parse-names":false,"suffix":""},{"dropping-particle":"","family":"Aditya","given":"Putra","non-dropping-particle":"","parse-names":false,"suffix":""},{"dropping-particle":"","family":"Wijaya","given":"Andri","non-dropping-particle":"","parse-names":false,"suffix":""}],"container-title":"Jurnal Simasi : Jurnal Ilmiah Sistem Informasi","id":"ITEM-1","issue":"2","issued":{"date-parts":[["2023"]]},"page":"276-282","title":"Literatur Review: Evaluasi Pemanfaatan Data Warehouse Dalam Transformasi Waktu","type":"article-journal","volume":"3"},"uris":["http://www.mendeley.com/documents/?uuid=0d988b2b-cf7f-492d-8a3f-98bf54943b37"]}],"mendeley":{"formattedCitation":"(Azzahra et al., 2023)","plainTextFormattedCitation":"(Azzahra et al., 2023)","previouslyFormattedCitation":"(Azzahra et al., 2023)"},"properties":{"noteIndex":0},"schema":"https://github.com/citation-style-language/schema/raw/master/csl-citation.json"}</w:instrText>
      </w:r>
      <w:r w:rsidRPr="000C6255">
        <w:rPr>
          <w:rFonts w:ascii="Times New Roman" w:hAnsi="Times New Roman" w:cs="Times New Roman"/>
          <w:sz w:val="24"/>
          <w:szCs w:val="24"/>
        </w:rPr>
        <w:fldChar w:fldCharType="separate"/>
      </w:r>
      <w:r w:rsidRPr="000C6255">
        <w:rPr>
          <w:rFonts w:ascii="Times New Roman" w:hAnsi="Times New Roman" w:cs="Times New Roman"/>
          <w:noProof/>
          <w:sz w:val="24"/>
          <w:szCs w:val="24"/>
        </w:rPr>
        <w:t>(Azzahra et al., 2023)</w:t>
      </w:r>
      <w:r w:rsidRPr="000C6255">
        <w:rPr>
          <w:rFonts w:ascii="Times New Roman" w:hAnsi="Times New Roman" w:cs="Times New Roman"/>
          <w:sz w:val="24"/>
          <w:szCs w:val="24"/>
        </w:rPr>
        <w:fldChar w:fldCharType="end"/>
      </w:r>
    </w:p>
    <w:p w14:paraId="3C49A3F1" w14:textId="77777777" w:rsidR="004B6644" w:rsidRPr="000C6255" w:rsidRDefault="004B6644" w:rsidP="004B6644">
      <w:pPr>
        <w:jc w:val="both"/>
        <w:rPr>
          <w:rFonts w:ascii="Times New Roman" w:hAnsi="Times New Roman" w:cs="Times New Roman"/>
          <w:sz w:val="24"/>
          <w:szCs w:val="24"/>
        </w:rPr>
      </w:pPr>
    </w:p>
    <w:p w14:paraId="0FDFEDB4" w14:textId="7563C6A0" w:rsidR="004B6644" w:rsidRPr="000C6255" w:rsidRDefault="004B6644" w:rsidP="004B6644">
      <w:pPr>
        <w:jc w:val="both"/>
        <w:rPr>
          <w:rFonts w:ascii="Times New Roman" w:hAnsi="Times New Roman" w:cs="Times New Roman"/>
          <w:sz w:val="24"/>
          <w:szCs w:val="24"/>
        </w:rPr>
      </w:pPr>
      <w:r w:rsidRPr="000C6255">
        <w:rPr>
          <w:rFonts w:ascii="Times New Roman" w:hAnsi="Times New Roman" w:cs="Times New Roman"/>
          <w:sz w:val="24"/>
          <w:szCs w:val="24"/>
        </w:rPr>
        <w:t xml:space="preserve">Setelah melakukan evaluasi terhadap penelitian yang telah dilakukan pada sistem ini perlu adanya pengembangan yang lebih baik dan lebih lengkap, adapun beberapa saran yang dapat penulis sampaikan diantaranya ialah untuk pengembangan lebih lanjut, sistem ini disarankan untuk dibuat dalam versi Android (Mobile), lalu, sistem informasi ini terbilang jauh dari kata sempurna, tentunya sistem dalam aplikasi perlu dikembangkan dengan beberapa fitur baru yang lebih lengkap menurut alur perkembangan teknologi di era mendatang. </w:t>
      </w:r>
      <w:r w:rsidR="00781AD3">
        <w:rPr>
          <w:rFonts w:ascii="Times New Roman" w:hAnsi="Times New Roman" w:cs="Times New Roman"/>
          <w:sz w:val="24"/>
          <w:szCs w:val="24"/>
        </w:rPr>
        <w:fldChar w:fldCharType="begin" w:fldLock="1"/>
      </w:r>
      <w:r w:rsidR="00AA13C9">
        <w:rPr>
          <w:rFonts w:ascii="Times New Roman" w:hAnsi="Times New Roman" w:cs="Times New Roman"/>
          <w:sz w:val="24"/>
          <w:szCs w:val="24"/>
        </w:rPr>
        <w:instrText>ADDIN CSL_CITATION {"citationItems":[{"id":"ITEM-1","itemData":{"author":[{"dropping-particle":"","family":"Ahmad Kamilul Anwar, Widjianto","given":"Moh. Jasri","non-dropping-particle":"","parse-names":false,"suffix":""}],"container-title":"Jurnal Ilmiah Sistem Informasi","id":"ITEM-1","issue":"2","issued":{"date-parts":[["2023"]]},"page":"257-266","title":"SISTEM INFORMASI MANAJEMEN KOIN NU DENGAN FITUR WHATSAPP NOTIFICATION PADA LAZISNU MWC KREJENGAN","type":"article-journal","volume":"3"},"uris":["http://www.mendeley.com/documents/?uuid=e45ef7d2-8c4a-4d18-b76f-b76aab6d4edd"]}],"mendeley":{"formattedCitation":"(Ahmad Kamilul Anwar, Widjianto, 2023)","plainTextFormattedCitation":"(Ahmad Kamilul Anwar, Widjianto, 2023)","previouslyFormattedCitation":"(Ahmad Kamilul Anwar, Widjianto, 2023)"},"properties":{"noteIndex":0},"schema":"https://github.com/citation-style-language/schema/raw/master/csl-citation.json"}</w:instrText>
      </w:r>
      <w:r w:rsidR="00781AD3">
        <w:rPr>
          <w:rFonts w:ascii="Times New Roman" w:hAnsi="Times New Roman" w:cs="Times New Roman"/>
          <w:sz w:val="24"/>
          <w:szCs w:val="24"/>
        </w:rPr>
        <w:fldChar w:fldCharType="separate"/>
      </w:r>
      <w:r w:rsidR="00781AD3" w:rsidRPr="00781AD3">
        <w:rPr>
          <w:rFonts w:ascii="Times New Roman" w:hAnsi="Times New Roman" w:cs="Times New Roman"/>
          <w:noProof/>
          <w:sz w:val="24"/>
          <w:szCs w:val="24"/>
        </w:rPr>
        <w:t>(Ahmad Kamilul Anwar, Widjianto, 2023)</w:t>
      </w:r>
      <w:r w:rsidR="00781AD3">
        <w:rPr>
          <w:rFonts w:ascii="Times New Roman" w:hAnsi="Times New Roman" w:cs="Times New Roman"/>
          <w:sz w:val="24"/>
          <w:szCs w:val="24"/>
        </w:rPr>
        <w:fldChar w:fldCharType="end"/>
      </w:r>
    </w:p>
    <w:p w14:paraId="53927B69" w14:textId="77777777" w:rsidR="00A43B06" w:rsidRPr="000C6255" w:rsidRDefault="00A43B06" w:rsidP="004B6644">
      <w:pPr>
        <w:jc w:val="both"/>
        <w:rPr>
          <w:rFonts w:ascii="Times New Roman" w:hAnsi="Times New Roman" w:cs="Times New Roman"/>
          <w:sz w:val="24"/>
          <w:szCs w:val="24"/>
        </w:rPr>
      </w:pPr>
    </w:p>
    <w:p w14:paraId="72F687B3" w14:textId="77777777" w:rsidR="00A43B06" w:rsidRPr="000C6255" w:rsidRDefault="00A43B06" w:rsidP="00A43B06">
      <w:pPr>
        <w:jc w:val="both"/>
        <w:rPr>
          <w:rFonts w:ascii="Times New Roman" w:hAnsi="Times New Roman" w:cs="Times New Roman"/>
          <w:sz w:val="24"/>
          <w:szCs w:val="24"/>
        </w:rPr>
      </w:pPr>
      <w:r w:rsidRPr="000C6255">
        <w:rPr>
          <w:rFonts w:ascii="Times New Roman" w:hAnsi="Times New Roman" w:cs="Times New Roman"/>
          <w:sz w:val="24"/>
          <w:szCs w:val="24"/>
        </w:rPr>
        <w:t xml:space="preserve">Dari hasil penelitian dan implementasi system integrasi payroll dari kedua perusahaan tersebut, berikut kesimpulan yang didapat: </w:t>
      </w:r>
    </w:p>
    <w:p w14:paraId="3F46CA44" w14:textId="16526B99" w:rsidR="00A43B06" w:rsidRPr="000C6255" w:rsidRDefault="00A43B06" w:rsidP="00A43B06">
      <w:pPr>
        <w:jc w:val="both"/>
        <w:rPr>
          <w:rFonts w:ascii="Times New Roman" w:hAnsi="Times New Roman" w:cs="Times New Roman"/>
          <w:sz w:val="24"/>
          <w:szCs w:val="24"/>
        </w:rPr>
      </w:pPr>
      <w:r w:rsidRPr="000C6255">
        <w:rPr>
          <w:rFonts w:ascii="Times New Roman" w:hAnsi="Times New Roman" w:cs="Times New Roman"/>
          <w:sz w:val="24"/>
          <w:szCs w:val="24"/>
        </w:rPr>
        <w:t>1. Implementasi system integrasi payroll antara perusahaan alih daya PT. BCA dengan perusahaan mitra PT. KIP berhasil diterapkan dari dua system berjalan yang berbeda.</w:t>
      </w:r>
    </w:p>
    <w:p w14:paraId="19CA5970" w14:textId="77777777" w:rsidR="00A43B06" w:rsidRPr="000C6255" w:rsidRDefault="00A43B06" w:rsidP="00A43B06">
      <w:pPr>
        <w:jc w:val="both"/>
        <w:rPr>
          <w:rFonts w:ascii="Times New Roman" w:hAnsi="Times New Roman" w:cs="Times New Roman"/>
          <w:sz w:val="24"/>
          <w:szCs w:val="24"/>
        </w:rPr>
      </w:pPr>
      <w:r w:rsidRPr="000C6255">
        <w:rPr>
          <w:rFonts w:ascii="Times New Roman" w:hAnsi="Times New Roman" w:cs="Times New Roman"/>
          <w:sz w:val="24"/>
          <w:szCs w:val="24"/>
        </w:rPr>
        <w:t>2. Pengintegrasian dilakukan pada tahap proses pengolahan data finger menggunakan sebuah aplikasi yang dirancang secara system automatitation.</w:t>
      </w:r>
    </w:p>
    <w:p w14:paraId="02D5E326" w14:textId="78A722CC" w:rsidR="00A43B06" w:rsidRPr="000C6255" w:rsidRDefault="00A43B06" w:rsidP="00A43B06">
      <w:pPr>
        <w:jc w:val="both"/>
        <w:rPr>
          <w:rFonts w:ascii="Times New Roman" w:hAnsi="Times New Roman" w:cs="Times New Roman"/>
          <w:sz w:val="24"/>
          <w:szCs w:val="24"/>
        </w:rPr>
      </w:pPr>
      <w:r w:rsidRPr="000C6255">
        <w:rPr>
          <w:rFonts w:ascii="Times New Roman" w:hAnsi="Times New Roman" w:cs="Times New Roman"/>
          <w:sz w:val="24"/>
          <w:szCs w:val="24"/>
        </w:rPr>
        <w:t xml:space="preserve">3. Selain itu pengelolaan data payroll lebih efektif dikarenakan beberapa proses diintegrasikan pengelolaannya menjadi sebuah system yang saling terintegrasi menggunakan database terkomputerisasi, sehingga meminimalkan kesalahan dalam pengolahan data payroll. </w:t>
      </w:r>
      <w:r w:rsidR="00AA13C9">
        <w:rPr>
          <w:rFonts w:ascii="Times New Roman" w:hAnsi="Times New Roman" w:cs="Times New Roman"/>
          <w:sz w:val="24"/>
          <w:szCs w:val="24"/>
        </w:rPr>
        <w:fldChar w:fldCharType="begin" w:fldLock="1"/>
      </w:r>
      <w:r w:rsidR="00AA13C9">
        <w:rPr>
          <w:rFonts w:ascii="Times New Roman" w:hAnsi="Times New Roman" w:cs="Times New Roman"/>
          <w:sz w:val="24"/>
          <w:szCs w:val="24"/>
        </w:rPr>
        <w:instrText>ADDIN CSL_CITATION {"citationItems":[{"id":"ITEM-1","itemData":{"DOI":"10.46306/sm.v3i2","author":[{"dropping-particle":"","family":"Darip","given":"Mochammad","non-dropping-particle":"","parse-names":false,"suffix":""}],"container-title":"Jurnal Ilmiah Sistem Informasi","id":"ITEM-1","issue":"2","issued":{"date-parts":[["2023"]]},"page":"241-248","title":"DESAIN INTEGRASI SISTEM PAYROLL KARYAWAN OUTSOURCHING ANTARA PERUSAHAAN ALIH DAYA DENGAN","type":"article-journal","volume":"3"},"uris":["http://www.mendeley.com/documents/?uuid=8fb15487-7e71-4d16-b2c5-323f7bc8a639"]}],"mendeley":{"formattedCitation":"(Darip, 2023)","plainTextFormattedCitation":"(Darip, 2023)","previouslyFormattedCitation":"(Darip, 2023)"},"properties":{"noteIndex":0},"schema":"https://github.com/citation-style-language/schema/raw/master/csl-citation.json"}</w:instrText>
      </w:r>
      <w:r w:rsidR="00AA13C9">
        <w:rPr>
          <w:rFonts w:ascii="Times New Roman" w:hAnsi="Times New Roman" w:cs="Times New Roman"/>
          <w:sz w:val="24"/>
          <w:szCs w:val="24"/>
        </w:rPr>
        <w:fldChar w:fldCharType="separate"/>
      </w:r>
      <w:r w:rsidR="00AA13C9" w:rsidRPr="00AA13C9">
        <w:rPr>
          <w:rFonts w:ascii="Times New Roman" w:hAnsi="Times New Roman" w:cs="Times New Roman"/>
          <w:noProof/>
          <w:sz w:val="24"/>
          <w:szCs w:val="24"/>
        </w:rPr>
        <w:t>(Darip, 2023)</w:t>
      </w:r>
      <w:r w:rsidR="00AA13C9">
        <w:rPr>
          <w:rFonts w:ascii="Times New Roman" w:hAnsi="Times New Roman" w:cs="Times New Roman"/>
          <w:sz w:val="24"/>
          <w:szCs w:val="24"/>
        </w:rPr>
        <w:fldChar w:fldCharType="end"/>
      </w:r>
    </w:p>
    <w:p w14:paraId="619E5D84" w14:textId="77777777" w:rsidR="00A43B06" w:rsidRPr="000C6255" w:rsidRDefault="00A43B06" w:rsidP="00A43B06">
      <w:pPr>
        <w:jc w:val="both"/>
        <w:rPr>
          <w:rFonts w:ascii="Times New Roman" w:hAnsi="Times New Roman" w:cs="Times New Roman"/>
          <w:sz w:val="24"/>
          <w:szCs w:val="24"/>
        </w:rPr>
      </w:pPr>
    </w:p>
    <w:p w14:paraId="42C04A57" w14:textId="01A7F872" w:rsidR="00A43B06" w:rsidRPr="000C6255" w:rsidRDefault="00A43B06" w:rsidP="00A43B06">
      <w:pPr>
        <w:jc w:val="both"/>
        <w:rPr>
          <w:rFonts w:ascii="Times New Roman" w:hAnsi="Times New Roman" w:cs="Times New Roman"/>
          <w:sz w:val="24"/>
          <w:szCs w:val="24"/>
        </w:rPr>
      </w:pPr>
      <w:r w:rsidRPr="000C6255">
        <w:rPr>
          <w:rFonts w:ascii="Times New Roman" w:hAnsi="Times New Roman" w:cs="Times New Roman"/>
          <w:sz w:val="24"/>
          <w:szCs w:val="24"/>
        </w:rPr>
        <w:t xml:space="preserve">Gate of Olympus atau yang lebih dikenal di Indonesia Slot Kakek Zeus merupakan platform judi online yang sistem kerjanya akan mengarahkan bola pada gulungan virtual, dimana pemain akan diminta untuk memutar/spin gulungan virtual untuk menciptakan kombinasi simbol yang menghasilkan kelipatan keuntungan dari bola yang tampil atau keuntunggan berupa power boost. Slot Kakek Zeus digolongkan kedalam judi online dan penipuan dikarenakan sifatnya yang berupa gambling yang merusak mental dan emosional, membuat candu pemain, dan manipulasi game yang dilakukan oleh admin slot membuat pemain sulit untuk lepas dari pengaruh sehingga terjebak didalamnya. </w:t>
      </w:r>
      <w:r w:rsidRPr="000C6255">
        <w:rPr>
          <w:rFonts w:ascii="Times New Roman" w:hAnsi="Times New Roman" w:cs="Times New Roman"/>
          <w:sz w:val="24"/>
          <w:szCs w:val="24"/>
        </w:rPr>
        <w:fldChar w:fldCharType="begin" w:fldLock="1"/>
      </w:r>
      <w:r w:rsidRPr="000C6255">
        <w:rPr>
          <w:rFonts w:ascii="Times New Roman" w:hAnsi="Times New Roman" w:cs="Times New Roman"/>
          <w:sz w:val="24"/>
          <w:szCs w:val="24"/>
        </w:rPr>
        <w:instrText>ADDIN CSL_CITATION {"citationItems":[{"id":"ITEM-1","itemData":{"ISSN":"2798-8341","abstract":"… Zeus merupakan platform judi online yang sistem kerjanya … negatif dari permainan judi slot online zeus yang perlu untuk … oleh admin atau bandar judi slot online dalam memanipulasi …","author":[{"dropping-particle":"","family":"Julianto","given":"","non-dropping-particle":"","parse-names":false,"suffix":""}],"container-title":"Jurnal Simasi : Jurnal Ilmiah Sistem Informasi","id":"ITEM-1","issue":"2","issued":{"date-parts":[["2023"]]},"page":"302","title":"Analisis Sistem Kerja Dan Dampak Negatif Aplikasi Judi Online Zeus Dalam Perspektif Sistem Informasi","type":"article-journal","volume":"3"},"uris":["http://www.mendeley.com/documents/?uuid=c957e630-8928-4f3b-a077-7fd5671504ee"]}],"mendeley":{"formattedCitation":"(Julianto, 2023)","plainTextFormattedCitation":"(Julianto, 2023)","previouslyFormattedCitation":"(Julianto, 2023)"},"properties":{"noteIndex":0},"schema":"https://github.com/citation-style-language/schema/raw/master/csl-citation.json"}</w:instrText>
      </w:r>
      <w:r w:rsidRPr="000C6255">
        <w:rPr>
          <w:rFonts w:ascii="Times New Roman" w:hAnsi="Times New Roman" w:cs="Times New Roman"/>
          <w:sz w:val="24"/>
          <w:szCs w:val="24"/>
        </w:rPr>
        <w:fldChar w:fldCharType="separate"/>
      </w:r>
      <w:r w:rsidRPr="000C6255">
        <w:rPr>
          <w:rFonts w:ascii="Times New Roman" w:hAnsi="Times New Roman" w:cs="Times New Roman"/>
          <w:noProof/>
          <w:sz w:val="24"/>
          <w:szCs w:val="24"/>
        </w:rPr>
        <w:t>(Julianto, 2023)</w:t>
      </w:r>
      <w:r w:rsidRPr="000C6255">
        <w:rPr>
          <w:rFonts w:ascii="Times New Roman" w:hAnsi="Times New Roman" w:cs="Times New Roman"/>
          <w:sz w:val="24"/>
          <w:szCs w:val="24"/>
        </w:rPr>
        <w:fldChar w:fldCharType="end"/>
      </w:r>
    </w:p>
    <w:p w14:paraId="629D65A8" w14:textId="77777777" w:rsidR="00A43B06" w:rsidRPr="000C6255" w:rsidRDefault="00A43B06" w:rsidP="00A43B06">
      <w:pPr>
        <w:jc w:val="both"/>
        <w:rPr>
          <w:rFonts w:ascii="Times New Roman" w:hAnsi="Times New Roman" w:cs="Times New Roman"/>
          <w:sz w:val="24"/>
          <w:szCs w:val="24"/>
        </w:rPr>
      </w:pPr>
    </w:p>
    <w:p w14:paraId="0B0FD04F" w14:textId="77777777" w:rsidR="00A43B06" w:rsidRPr="000C6255" w:rsidRDefault="00A43B06" w:rsidP="00A43B06">
      <w:pPr>
        <w:jc w:val="both"/>
        <w:rPr>
          <w:rFonts w:ascii="Times New Roman" w:hAnsi="Times New Roman" w:cs="Times New Roman"/>
          <w:sz w:val="24"/>
          <w:szCs w:val="24"/>
        </w:rPr>
      </w:pPr>
    </w:p>
    <w:p w14:paraId="1B521D4E" w14:textId="79EFFD83" w:rsidR="00A43B06" w:rsidRPr="000C6255" w:rsidRDefault="00A43B06" w:rsidP="00A43B06">
      <w:pPr>
        <w:jc w:val="both"/>
        <w:rPr>
          <w:rFonts w:ascii="Times New Roman" w:hAnsi="Times New Roman" w:cs="Times New Roman"/>
          <w:sz w:val="24"/>
          <w:szCs w:val="24"/>
        </w:rPr>
      </w:pPr>
      <w:r w:rsidRPr="000C6255">
        <w:rPr>
          <w:rFonts w:ascii="Times New Roman" w:hAnsi="Times New Roman" w:cs="Times New Roman"/>
          <w:sz w:val="24"/>
          <w:szCs w:val="24"/>
        </w:rPr>
        <w:lastRenderedPageBreak/>
        <w:t xml:space="preserve">Kesimpulan dari penelitian ini menunjukkan bahwa sebagian besar pemain mengungkapkan kepuasan terhadap game Subway Surf, sebagaimana tercermin dalam Gambar 3 didominasi kata-kata dengan sentimen positif. Banyak pengguna yang memuji keasyikan permainan ini, menyebutnya sebagai game terbaik, mengingatkan pada kenangan masa kecil, dan dianggap sebagai permainan yang menyenangkan. </w:t>
      </w:r>
      <w:r w:rsidRPr="000C6255">
        <w:rPr>
          <w:rFonts w:ascii="Times New Roman" w:hAnsi="Times New Roman" w:cs="Times New Roman"/>
          <w:sz w:val="24"/>
          <w:szCs w:val="24"/>
        </w:rPr>
        <w:fldChar w:fldCharType="begin" w:fldLock="1"/>
      </w:r>
      <w:r w:rsidR="00D73744" w:rsidRPr="000C6255">
        <w:rPr>
          <w:rFonts w:ascii="Times New Roman" w:hAnsi="Times New Roman" w:cs="Times New Roman"/>
          <w:sz w:val="24"/>
          <w:szCs w:val="24"/>
        </w:rPr>
        <w:instrText>ADDIN CSL_CITATION {"citationItems":[{"id":"ITEM-1","itemData":{"abstract":"… sentimen pemain Subway Surf di Play Store berdasarkan ulasan-ulasan yang diperoleh melalui proses Web Scraping dan analisis menggunakan … data dalam konteks data mining. …","author":[{"dropping-particle":"","family":"Aditya","given":"P","non-dropping-particle":"","parse-names":false,"suffix":""},{"dropping-particle":"","family":"Azzahra","given":"A","non-dropping-particle":"","parse-names":false,"suffix":""},{"dropping-particle":"","family":"Wijaya","given":"A","non-dropping-particle":"","parse-names":false,"suffix":""}],"container-title":"Jurnal Ilmiah Sistem …","id":"ITEM-1","issue":"2","issued":{"date-parts":[["2023"]]},"page":"267-275","title":"Analisis Sentimen Pemain Subway Surf Melalui Metode Naive Bayes Menurut Ulasan Play Store","type":"article-journal","volume":"3"},"uris":["http://www.mendeley.com/documents/?uuid=61c12e86-1869-475d-8428-658630597361"]}],"mendeley":{"formattedCitation":"(Aditya et al., 2023)","plainTextFormattedCitation":"(Aditya et al., 2023)","previouslyFormattedCitation":"(Aditya et al., 2023)"},"properties":{"noteIndex":0},"schema":"https://github.com/citation-style-language/schema/raw/master/csl-citation.json"}</w:instrText>
      </w:r>
      <w:r w:rsidRPr="000C6255">
        <w:rPr>
          <w:rFonts w:ascii="Times New Roman" w:hAnsi="Times New Roman" w:cs="Times New Roman"/>
          <w:sz w:val="24"/>
          <w:szCs w:val="24"/>
        </w:rPr>
        <w:fldChar w:fldCharType="separate"/>
      </w:r>
      <w:r w:rsidRPr="000C6255">
        <w:rPr>
          <w:rFonts w:ascii="Times New Roman" w:hAnsi="Times New Roman" w:cs="Times New Roman"/>
          <w:noProof/>
          <w:sz w:val="24"/>
          <w:szCs w:val="24"/>
        </w:rPr>
        <w:t>(Aditya et al., 2023)</w:t>
      </w:r>
      <w:r w:rsidRPr="000C6255">
        <w:rPr>
          <w:rFonts w:ascii="Times New Roman" w:hAnsi="Times New Roman" w:cs="Times New Roman"/>
          <w:sz w:val="24"/>
          <w:szCs w:val="24"/>
        </w:rPr>
        <w:fldChar w:fldCharType="end"/>
      </w:r>
    </w:p>
    <w:p w14:paraId="60A080FD" w14:textId="77777777" w:rsidR="00D73744" w:rsidRPr="000C6255" w:rsidRDefault="00D73744" w:rsidP="00A43B06">
      <w:pPr>
        <w:jc w:val="both"/>
        <w:rPr>
          <w:rFonts w:ascii="Times New Roman" w:hAnsi="Times New Roman" w:cs="Times New Roman"/>
          <w:sz w:val="24"/>
          <w:szCs w:val="24"/>
        </w:rPr>
      </w:pPr>
    </w:p>
    <w:p w14:paraId="674F5206" w14:textId="7B1A543F" w:rsidR="00D73744" w:rsidRDefault="00D73744" w:rsidP="00D73744">
      <w:pPr>
        <w:jc w:val="both"/>
        <w:rPr>
          <w:rFonts w:ascii="Times New Roman" w:hAnsi="Times New Roman" w:cs="Times New Roman"/>
          <w:sz w:val="24"/>
          <w:szCs w:val="24"/>
        </w:rPr>
      </w:pPr>
      <w:r w:rsidRPr="000C6255">
        <w:rPr>
          <w:rFonts w:ascii="Times New Roman" w:hAnsi="Times New Roman" w:cs="Times New Roman"/>
          <w:sz w:val="24"/>
          <w:szCs w:val="24"/>
        </w:rPr>
        <w:t xml:space="preserve">Berdasarkan hasil penelitian yang telah dilakukan dan pembahasan mengenai sistem informasi geografis pemetaan objek wisata di Kecamatan Pamijahan Bogor yang telah diuraikan diantarany: Website Sistem Informasi Pemetaan Objek Wisata di Kecamatan Pamijahan Bogor dirancang dengan menggunakan pemodelan berbasis UML (Unified Modeling Language) yaitu Use Case Diagram. Pemetaan objek wisata yang sudah sesuai dengan menggunakan titik koordinat, sehingga titik lokasi nya lebih akurat. Sistem informasi pemetaan objek wisata di Kecamatan Pamijahan Bogor telah dibuat dengan tampilan user interface yang mudah di pahami dan sudah di uji dengan metode Black Box. </w:t>
      </w:r>
      <w:r w:rsidRPr="000C6255">
        <w:rPr>
          <w:rFonts w:ascii="Times New Roman" w:hAnsi="Times New Roman" w:cs="Times New Roman"/>
          <w:sz w:val="24"/>
          <w:szCs w:val="24"/>
        </w:rPr>
        <w:fldChar w:fldCharType="begin" w:fldLock="1"/>
      </w:r>
      <w:r w:rsidR="000C6255">
        <w:rPr>
          <w:rFonts w:ascii="Times New Roman" w:hAnsi="Times New Roman" w:cs="Times New Roman"/>
          <w:sz w:val="24"/>
          <w:szCs w:val="24"/>
        </w:rPr>
        <w:instrText>ADDIN CSL_CITATION {"citationItems":[{"id":"ITEM-1","itemData":{"ISSN":"2798-8341","abstract":"Location Pamijahan District in Bogor Regency, West Java Province, Indonesia. Pamijahan District has many natural and artificial tourist attractions that many tourists can visit. Currently, data collection and dissemination of information regarding tourist attractions and mapping of tourist attractions is still not optimal. That means the tourists don't know about tourist attractions are in Pamijahan District, Bogor Regency. From the description of the problem, a Website-Based Tourist Object Mapping System was designed and built in Pamijahan District, Bogor Regency, which expected to be able to solve this problem. For analysis and design methods, researcher uses Unified Modeling Language (UML). The Tourist Attraction Mapping System in Pamijahan District, Bogor Regency, uses the PHP and MySQL programming languages as its database. The method used in designing this information system is the System Development Life Cycle (SDLC) method. With this tourist attraction mapping system, hoped that it can help Pamijahan District, Bogor Regency in data collection and mapping, as well as assist tourists in finding tourist attractions in Pamijahan District, Bogor Regency.","author":[{"dropping-particle":"","family":"Muhamad Aulia Akbar, Fauziyah","given":"Iskandar Zulkarnain","non-dropping-particle":"","parse-names":false,"suffix":""}],"container-title":"Jurnal Simasi : Jurnal Ilmiah Sistem Informasi","id":"ITEM-1","issue":"2","issued":{"date-parts":[["2023"]]},"page":"344-351","title":"Sistem Informasi Pemetaan Objek Wisata Kecamatan Pamijahan Kabupaten Bogor","type":"article-journal","volume":"3"},"uris":["http://www.mendeley.com/documents/?uuid=b93ad3b4-e5b0-4718-b500-f9d9af6863ce"]}],"mendeley":{"formattedCitation":"(Muhamad Aulia Akbar, Fauziyah, 2023)","plainTextFormattedCitation":"(Muhamad Aulia Akbar, Fauziyah, 2023)","previouslyFormattedCitation":"(Muhamad Aulia Akbar, Fauziyah, 2023)"},"properties":{"noteIndex":0},"schema":"https://github.com/citation-style-language/schema/raw/master/csl-citation.json"}</w:instrText>
      </w:r>
      <w:r w:rsidRPr="000C6255">
        <w:rPr>
          <w:rFonts w:ascii="Times New Roman" w:hAnsi="Times New Roman" w:cs="Times New Roman"/>
          <w:sz w:val="24"/>
          <w:szCs w:val="24"/>
        </w:rPr>
        <w:fldChar w:fldCharType="separate"/>
      </w:r>
      <w:r w:rsidRPr="000C6255">
        <w:rPr>
          <w:rFonts w:ascii="Times New Roman" w:hAnsi="Times New Roman" w:cs="Times New Roman"/>
          <w:noProof/>
          <w:sz w:val="24"/>
          <w:szCs w:val="24"/>
        </w:rPr>
        <w:t>(Muhamad Aulia Akbar, Fauziyah, 2023)</w:t>
      </w:r>
      <w:r w:rsidRPr="000C6255">
        <w:rPr>
          <w:rFonts w:ascii="Times New Roman" w:hAnsi="Times New Roman" w:cs="Times New Roman"/>
          <w:sz w:val="24"/>
          <w:szCs w:val="24"/>
        </w:rPr>
        <w:fldChar w:fldCharType="end"/>
      </w:r>
    </w:p>
    <w:p w14:paraId="63DA32E7" w14:textId="77777777" w:rsidR="000C6255" w:rsidRDefault="000C6255" w:rsidP="00D73744">
      <w:pPr>
        <w:jc w:val="both"/>
        <w:rPr>
          <w:rFonts w:ascii="Times New Roman" w:hAnsi="Times New Roman" w:cs="Times New Roman"/>
          <w:sz w:val="24"/>
          <w:szCs w:val="24"/>
        </w:rPr>
      </w:pPr>
    </w:p>
    <w:p w14:paraId="57638690" w14:textId="07C0DB7D" w:rsidR="000C6255" w:rsidRDefault="000C6255" w:rsidP="000C6255">
      <w:pPr>
        <w:jc w:val="both"/>
        <w:rPr>
          <w:rFonts w:ascii="Times New Roman" w:hAnsi="Times New Roman" w:cs="Times New Roman"/>
          <w:sz w:val="24"/>
          <w:szCs w:val="24"/>
        </w:rPr>
      </w:pPr>
      <w:r w:rsidRPr="000C6255">
        <w:rPr>
          <w:rFonts w:ascii="Times New Roman" w:hAnsi="Times New Roman" w:cs="Times New Roman"/>
          <w:sz w:val="24"/>
          <w:szCs w:val="24"/>
        </w:rPr>
        <w:t>Kesimpulannya yaitu Front office pada dinas kesehatan provinsi kalimantan tengah adalah sebuah aplikasi buku tamu yang merupakan perangkat lunak yang dibuat untuk memfasilitasi dan meningkatkan pelayanan buku tamu dan kunjungan di dinas kesehatan provinsi kalimantan tengah, sehingga mempermudah petugas dalam memberikan layanan dan kenyamanan pada tamu yang berkunjung ke dinas kesehatan provinsi kalimantan tengah. Selain itu juga, penelitian ini kami harapkan dapat bermanfaat serta membantu untuk pencatatan buku tamu di dinas kesehatan provinsi kalimantan tengah. Adapun saran pada penelitian ini iyalah agar dapat di optimalkan dan dikembangkan lagi</w:t>
      </w:r>
      <w:r>
        <w:rPr>
          <w:rFonts w:ascii="Times New Roman" w:hAnsi="Times New Roman" w:cs="Times New Roman"/>
          <w:sz w:val="24"/>
          <w:szCs w:val="24"/>
        </w:rPr>
        <w:t xml:space="preserve">. </w:t>
      </w:r>
      <w:r w:rsidR="00374AF1">
        <w:rPr>
          <w:rFonts w:ascii="Times New Roman" w:hAnsi="Times New Roman" w:cs="Times New Roman"/>
          <w:sz w:val="24"/>
          <w:szCs w:val="24"/>
        </w:rPr>
        <w:fldChar w:fldCharType="begin" w:fldLock="1"/>
      </w:r>
      <w:r w:rsidR="005C537B">
        <w:rPr>
          <w:rFonts w:ascii="Times New Roman" w:hAnsi="Times New Roman" w:cs="Times New Roman"/>
          <w:sz w:val="24"/>
          <w:szCs w:val="24"/>
        </w:rPr>
        <w:instrText>ADDIN CSL_CITATION {"citationItems":[{"id":"ITEM-1","itemData":{"author":[{"dropping-particle":"","family":"Moch. Ichsan, Rian, Dhalin","given":"Fitri Veronika","non-dropping-particle":"","parse-names":false,"suffix":""}],"container-title":"Jurnal Ilmiah Sistem Informasi","id":"ITEM-1","issue":"2","issued":{"date-parts":[["2023"]]},"page":"283-287","title":"APLIKASI FRONT OFFICE BERBASIS QR CODE DI DINAS","type":"article-journal","volume":"3"},"uris":["http://www.mendeley.com/documents/?uuid=06b61a7a-1ffa-4f5f-83d5-5994637404e3"]}],"mendeley":{"formattedCitation":"(Moch. Ichsan, Rian, Dhalin, 2023)","manualFormatting":"(M. Ichsan et al., 2023)","plainTextFormattedCitation":"(Moch. Ichsan, Rian, Dhalin, 2023)","previouslyFormattedCitation":"(Moch. Ichsan, Rian, Dhalin, 2023)"},"properties":{"noteIndex":0},"schema":"https://github.com/citation-style-language/schema/raw/master/csl-citation.json"}</w:instrText>
      </w:r>
      <w:r w:rsidR="00374AF1">
        <w:rPr>
          <w:rFonts w:ascii="Times New Roman" w:hAnsi="Times New Roman" w:cs="Times New Roman"/>
          <w:sz w:val="24"/>
          <w:szCs w:val="24"/>
        </w:rPr>
        <w:fldChar w:fldCharType="separate"/>
      </w:r>
      <w:r w:rsidR="002B5AEE" w:rsidRPr="002B5AEE">
        <w:rPr>
          <w:rFonts w:ascii="Times New Roman" w:hAnsi="Times New Roman" w:cs="Times New Roman"/>
          <w:noProof/>
          <w:sz w:val="24"/>
          <w:szCs w:val="24"/>
        </w:rPr>
        <w:t>(M. Ichsan</w:t>
      </w:r>
      <w:r w:rsidR="005C537B">
        <w:rPr>
          <w:rFonts w:ascii="Times New Roman" w:hAnsi="Times New Roman" w:cs="Times New Roman"/>
          <w:noProof/>
          <w:sz w:val="24"/>
          <w:szCs w:val="24"/>
        </w:rPr>
        <w:t xml:space="preserve"> et al.</w:t>
      </w:r>
      <w:r w:rsidR="002B5AEE" w:rsidRPr="002B5AEE">
        <w:rPr>
          <w:rFonts w:ascii="Times New Roman" w:hAnsi="Times New Roman" w:cs="Times New Roman"/>
          <w:noProof/>
          <w:sz w:val="24"/>
          <w:szCs w:val="24"/>
        </w:rPr>
        <w:t>, 2023)</w:t>
      </w:r>
      <w:r w:rsidR="00374AF1">
        <w:rPr>
          <w:rFonts w:ascii="Times New Roman" w:hAnsi="Times New Roman" w:cs="Times New Roman"/>
          <w:sz w:val="24"/>
          <w:szCs w:val="24"/>
        </w:rPr>
        <w:fldChar w:fldCharType="end"/>
      </w:r>
    </w:p>
    <w:p w14:paraId="7A1D9370" w14:textId="77777777" w:rsidR="000C6255" w:rsidRDefault="000C6255" w:rsidP="000C6255">
      <w:pPr>
        <w:jc w:val="both"/>
        <w:rPr>
          <w:rFonts w:ascii="Times New Roman" w:hAnsi="Times New Roman" w:cs="Times New Roman"/>
          <w:sz w:val="24"/>
          <w:szCs w:val="24"/>
        </w:rPr>
      </w:pPr>
    </w:p>
    <w:p w14:paraId="161A2CD7" w14:textId="77777777" w:rsidR="000C6255" w:rsidRDefault="000C6255" w:rsidP="000C6255">
      <w:pPr>
        <w:jc w:val="both"/>
        <w:rPr>
          <w:rFonts w:ascii="Times New Roman" w:hAnsi="Times New Roman" w:cs="Times New Roman"/>
          <w:sz w:val="24"/>
          <w:szCs w:val="24"/>
        </w:rPr>
      </w:pPr>
      <w:r w:rsidRPr="000C6255">
        <w:rPr>
          <w:rFonts w:ascii="Times New Roman" w:hAnsi="Times New Roman" w:cs="Times New Roman"/>
          <w:sz w:val="24"/>
          <w:szCs w:val="24"/>
        </w:rPr>
        <w:t xml:space="preserve">Bedasarkan penelitian terhadap sistem informasi pelayanan pemasangan baru jaringan listrik pada PT. PLN (Persero) UPJ Rangkasbitung dapat disimpulkan sebagai berikut : </w:t>
      </w:r>
    </w:p>
    <w:p w14:paraId="106D12AE" w14:textId="07F3268A" w:rsidR="000C6255" w:rsidRPr="000C6255" w:rsidRDefault="000C6255" w:rsidP="000C6255">
      <w:pPr>
        <w:jc w:val="both"/>
        <w:rPr>
          <w:rFonts w:ascii="Times New Roman" w:hAnsi="Times New Roman" w:cs="Times New Roman"/>
          <w:sz w:val="24"/>
          <w:szCs w:val="24"/>
        </w:rPr>
      </w:pPr>
      <w:r w:rsidRPr="000C6255">
        <w:rPr>
          <w:rFonts w:ascii="Times New Roman" w:hAnsi="Times New Roman" w:cs="Times New Roman"/>
          <w:sz w:val="24"/>
          <w:szCs w:val="24"/>
        </w:rPr>
        <w:t>1. Sistem komputerisasi yang lebih terstruktur diharapkan dapat meningkatkan efisien pertukaran informasi antar departemen terutama data pelanggan</w:t>
      </w:r>
    </w:p>
    <w:p w14:paraId="1F1F3A4D" w14:textId="623014C8" w:rsidR="000C6255" w:rsidRDefault="000C6255" w:rsidP="00D73744">
      <w:pPr>
        <w:jc w:val="both"/>
        <w:rPr>
          <w:rFonts w:ascii="Times New Roman" w:hAnsi="Times New Roman" w:cs="Times New Roman"/>
          <w:sz w:val="24"/>
          <w:szCs w:val="24"/>
        </w:rPr>
      </w:pPr>
      <w:r w:rsidRPr="000C6255">
        <w:rPr>
          <w:rFonts w:ascii="Times New Roman" w:hAnsi="Times New Roman" w:cs="Times New Roman"/>
          <w:sz w:val="24"/>
          <w:szCs w:val="24"/>
        </w:rPr>
        <w:t>2. Dengan sistem komputerisasi kegiatan sistem pelanggan akan lebih terorganisasi, memudahkan dalam pembuatan laporan sehingga dapat mempercepat waktu dalam pengolahan data karena sudah ada kontrol data melalui program aplikasi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07169">
        <w:rPr>
          <w:rFonts w:ascii="Times New Roman" w:hAnsi="Times New Roman" w:cs="Times New Roman"/>
          <w:sz w:val="24"/>
          <w:szCs w:val="24"/>
        </w:rPr>
        <w:instrText>ADDIN CSL_CITATION {"citationItems":[{"id":"ITEM-1","itemData":{"abstract":"… sistem yang lebih menekankan pada komponen akan lebih mudah dalam mempelajari suatu sistem untuk tujuan analisis dan perancangan sistem … 5 SIP : Surat Ijin Pemasangan SPJBTL : Surat Perjanjian Jual Beli Tenaga Listrik … L_PPB : Laporan Permohonan Pasang baru …","author":[{"dropping-particle":"","family":"Mansyuri","given":"U","non-dropping-particle":"","parse-names":false,"suffix":""}],"container-title":"Jurnal Simasi: Jurnal Ilmiah Sistem …","id":"ITEM-1","issue":"01","issued":{"date-parts":[["2021"]]},"page":"1-13","title":"Sistem Komputerisasi Pelayanan Pemasangan Baru Jaringan Listrik Pada Pt. Pln Upj Rangkasbitung","type":"article-journal","volume":"1"},"uris":["http://www.mendeley.com/documents/?uuid=fb067dab-ee59-42ee-9f26-81dca1e5b7c3"]}],"mendeley":{"formattedCitation":"(Mansyuri, 2021)","plainTextFormattedCitation":"(Mansyuri, 2021)","previouslyFormattedCitation":"(Mansyuri, 2021)"},"properties":{"noteIndex":0},"schema":"https://github.com/citation-style-language/schema/raw/master/csl-citation.json"}</w:instrText>
      </w:r>
      <w:r>
        <w:rPr>
          <w:rFonts w:ascii="Times New Roman" w:hAnsi="Times New Roman" w:cs="Times New Roman"/>
          <w:sz w:val="24"/>
          <w:szCs w:val="24"/>
        </w:rPr>
        <w:fldChar w:fldCharType="separate"/>
      </w:r>
      <w:r w:rsidRPr="000C6255">
        <w:rPr>
          <w:rFonts w:ascii="Times New Roman" w:hAnsi="Times New Roman" w:cs="Times New Roman"/>
          <w:noProof/>
          <w:sz w:val="24"/>
          <w:szCs w:val="24"/>
        </w:rPr>
        <w:t>(Mansyuri, 2021)</w:t>
      </w:r>
      <w:r>
        <w:rPr>
          <w:rFonts w:ascii="Times New Roman" w:hAnsi="Times New Roman" w:cs="Times New Roman"/>
          <w:sz w:val="24"/>
          <w:szCs w:val="24"/>
        </w:rPr>
        <w:fldChar w:fldCharType="end"/>
      </w:r>
    </w:p>
    <w:p w14:paraId="3636931C" w14:textId="77777777" w:rsidR="000C6255" w:rsidRDefault="000C6255" w:rsidP="00D73744">
      <w:pPr>
        <w:jc w:val="both"/>
        <w:rPr>
          <w:rFonts w:ascii="Times New Roman" w:hAnsi="Times New Roman" w:cs="Times New Roman"/>
          <w:sz w:val="24"/>
          <w:szCs w:val="24"/>
        </w:rPr>
      </w:pPr>
    </w:p>
    <w:p w14:paraId="001DC777" w14:textId="77777777" w:rsidR="00307169" w:rsidRDefault="00307169" w:rsidP="00307169">
      <w:pPr>
        <w:jc w:val="both"/>
        <w:rPr>
          <w:rFonts w:ascii="Times New Roman" w:hAnsi="Times New Roman" w:cs="Times New Roman"/>
          <w:sz w:val="24"/>
          <w:szCs w:val="24"/>
        </w:rPr>
      </w:pPr>
    </w:p>
    <w:p w14:paraId="00C5E780" w14:textId="48E9AFA9" w:rsidR="000C6255" w:rsidRDefault="00307169" w:rsidP="00307169">
      <w:pPr>
        <w:jc w:val="both"/>
        <w:rPr>
          <w:rFonts w:ascii="Times New Roman" w:hAnsi="Times New Roman" w:cs="Times New Roman"/>
          <w:sz w:val="24"/>
          <w:szCs w:val="24"/>
        </w:rPr>
      </w:pPr>
      <w:r w:rsidRPr="00307169">
        <w:rPr>
          <w:rFonts w:ascii="Times New Roman" w:hAnsi="Times New Roman" w:cs="Times New Roman"/>
          <w:sz w:val="24"/>
          <w:szCs w:val="24"/>
        </w:rPr>
        <w:lastRenderedPageBreak/>
        <w:t>Berdasarkan Tabel 3 di atas dapat diketahui bahwa terdapat hubungan positif dan</w:t>
      </w:r>
      <w:r>
        <w:rPr>
          <w:rFonts w:ascii="Times New Roman" w:hAnsi="Times New Roman" w:cs="Times New Roman"/>
          <w:sz w:val="24"/>
          <w:szCs w:val="24"/>
        </w:rPr>
        <w:t xml:space="preserve"> </w:t>
      </w:r>
      <w:r w:rsidRPr="00307169">
        <w:rPr>
          <w:rFonts w:ascii="Times New Roman" w:hAnsi="Times New Roman" w:cs="Times New Roman"/>
          <w:sz w:val="24"/>
          <w:szCs w:val="24"/>
        </w:rPr>
        <w:t>signifikan antara kecepatan transaksi dengan kepuasan pelanggan. Nilai korelasi antara variabel kecepatan transaksi dengan variabel kepuasan pelanggan adalah sebesar 0,759 yang menunjukkan keeratan pengaruh antara dua variabel kuat.</w:t>
      </w:r>
      <w:r>
        <w:rPr>
          <w:rFonts w:ascii="Times New Roman" w:hAnsi="Times New Roman" w:cs="Times New Roman"/>
          <w:sz w:val="24"/>
          <w:szCs w:val="24"/>
        </w:rPr>
        <w:t xml:space="preserve"> </w:t>
      </w:r>
      <w:r w:rsidR="00374AF1">
        <w:rPr>
          <w:rFonts w:ascii="Times New Roman" w:hAnsi="Times New Roman" w:cs="Times New Roman"/>
          <w:sz w:val="24"/>
          <w:szCs w:val="24"/>
        </w:rPr>
        <w:fldChar w:fldCharType="begin" w:fldLock="1"/>
      </w:r>
      <w:r w:rsidR="00374AF1">
        <w:rPr>
          <w:rFonts w:ascii="Times New Roman" w:hAnsi="Times New Roman" w:cs="Times New Roman"/>
          <w:sz w:val="24"/>
          <w:szCs w:val="24"/>
        </w:rPr>
        <w:instrText>ADDIN CSL_CITATION {"citationItems":[{"id":"ITEM-1","itemData":{"author":[{"dropping-particle":"","family":"Munawir","given":"Ahmad","non-dropping-particle":"","parse-names":false,"suffix":""}],"container-title":"Jurnal Ilmiah Sistem Informasi","id":"ITEM-1","issue":"01","issued":{"date-parts":[["2021"]]},"page":"26-33","title":"Kepuasan Pelanggan Pt Marga Mandala Sakti","type":"article-journal","volume":"1"},"uris":["http://www.mendeley.com/documents/?uuid=8f39b3e5-36fa-411e-8fda-a9f8b28c41b5"]}],"mendeley":{"formattedCitation":"(Munawir, 2021)","plainTextFormattedCitation":"(Munawir, 2021)","previouslyFormattedCitation":"(Munawir, 2021)"},"properties":{"noteIndex":0},"schema":"https://github.com/citation-style-language/schema/raw/master/csl-citation.json"}</w:instrText>
      </w:r>
      <w:r w:rsidR="00374AF1">
        <w:rPr>
          <w:rFonts w:ascii="Times New Roman" w:hAnsi="Times New Roman" w:cs="Times New Roman"/>
          <w:sz w:val="24"/>
          <w:szCs w:val="24"/>
        </w:rPr>
        <w:fldChar w:fldCharType="separate"/>
      </w:r>
      <w:r w:rsidR="00374AF1" w:rsidRPr="00374AF1">
        <w:rPr>
          <w:rFonts w:ascii="Times New Roman" w:hAnsi="Times New Roman" w:cs="Times New Roman"/>
          <w:noProof/>
          <w:sz w:val="24"/>
          <w:szCs w:val="24"/>
        </w:rPr>
        <w:t>(Munawir, 2021)</w:t>
      </w:r>
      <w:r w:rsidR="00374AF1">
        <w:rPr>
          <w:rFonts w:ascii="Times New Roman" w:hAnsi="Times New Roman" w:cs="Times New Roman"/>
          <w:sz w:val="24"/>
          <w:szCs w:val="24"/>
        </w:rPr>
        <w:fldChar w:fldCharType="end"/>
      </w:r>
    </w:p>
    <w:p w14:paraId="4542BB36" w14:textId="77777777" w:rsidR="00307169" w:rsidRDefault="00307169" w:rsidP="00307169">
      <w:pPr>
        <w:jc w:val="both"/>
        <w:rPr>
          <w:rFonts w:ascii="Times New Roman" w:hAnsi="Times New Roman" w:cs="Times New Roman"/>
          <w:sz w:val="24"/>
          <w:szCs w:val="24"/>
        </w:rPr>
      </w:pPr>
    </w:p>
    <w:p w14:paraId="3A0A621F" w14:textId="0D2C7266" w:rsidR="00307169" w:rsidRDefault="00307169" w:rsidP="00307169">
      <w:pPr>
        <w:jc w:val="both"/>
        <w:rPr>
          <w:rFonts w:ascii="Times New Roman" w:hAnsi="Times New Roman" w:cs="Times New Roman"/>
          <w:sz w:val="24"/>
          <w:szCs w:val="24"/>
        </w:rPr>
      </w:pPr>
      <w:r w:rsidRPr="00307169">
        <w:rPr>
          <w:rFonts w:ascii="Times New Roman" w:hAnsi="Times New Roman" w:cs="Times New Roman"/>
          <w:sz w:val="24"/>
          <w:szCs w:val="24"/>
        </w:rPr>
        <w:t>Process discovery merupakan proses pengumpulan informasi dari narasumber mengenai proses yang berjalan saat ini yaitu pada transaksi penjualan. Pemodelan proses bisnis yang berjalan dapat dilakukan dengan mengidentifikasi proses dan sub proses yang ada pada transaksi penjualan, identifikasi aktor dan dokumen yang terlibat. Pemodelan proses bisnis dapat dilakukan dengan menggunakan BPMN. Hasil pemodelan proses bisnis yang berjalan pada transaksi penjualan ini dapat dimanfaatkan untuk analisis peningkatan atau proses bisnis transaksi penjulan pada CV. Jatayu Catra Internus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98-8341","abstract":"… proses bisnis yang berjalan pada transaksi penjualan CV. Jatayu Catra Internusa. Pemodelan dilakukan dengan menggunakan business process modelling notation(… proses bisnis …","author":[{"dropping-particle":"","family":"Setiyani","given":"Lila","non-dropping-particle":"","parse-names":false,"suffix":""}],"container-title":"Jurnal Simasi: Jurnal Ilmiah Sistem Informasi","id":"ITEM-1","issue":"1","issued":{"date-parts":[["2021"]]},"page":"14-19","title":"Process Discovery Pada Transaksi Penjualan CV. Jatayu Catra Internusa","type":"article-journal","volume":"1"},"uris":["http://www.mendeley.com/documents/?uuid=ccd9ec57-83ae-46ee-8232-5aa7faccf1cd"]}],"mendeley":{"formattedCitation":"(Setiyani, 2021)","plainTextFormattedCitation":"(Setiyani, 2021)","previouslyFormattedCitation":"(Setiyani, 2021)"},"properties":{"noteIndex":0},"schema":"https://github.com/citation-style-language/schema/raw/master/csl-citation.json"}</w:instrText>
      </w:r>
      <w:r>
        <w:rPr>
          <w:rFonts w:ascii="Times New Roman" w:hAnsi="Times New Roman" w:cs="Times New Roman"/>
          <w:sz w:val="24"/>
          <w:szCs w:val="24"/>
        </w:rPr>
        <w:fldChar w:fldCharType="separate"/>
      </w:r>
      <w:r w:rsidRPr="00307169">
        <w:rPr>
          <w:rFonts w:ascii="Times New Roman" w:hAnsi="Times New Roman" w:cs="Times New Roman"/>
          <w:noProof/>
          <w:sz w:val="24"/>
          <w:szCs w:val="24"/>
        </w:rPr>
        <w:t>(Setiyani, 2021)</w:t>
      </w:r>
      <w:r>
        <w:rPr>
          <w:rFonts w:ascii="Times New Roman" w:hAnsi="Times New Roman" w:cs="Times New Roman"/>
          <w:sz w:val="24"/>
          <w:szCs w:val="24"/>
        </w:rPr>
        <w:fldChar w:fldCharType="end"/>
      </w:r>
    </w:p>
    <w:p w14:paraId="2103A088" w14:textId="77777777" w:rsidR="00307169" w:rsidRDefault="00307169" w:rsidP="00307169">
      <w:pPr>
        <w:jc w:val="both"/>
        <w:rPr>
          <w:rFonts w:ascii="Times New Roman" w:hAnsi="Times New Roman" w:cs="Times New Roman"/>
          <w:sz w:val="24"/>
          <w:szCs w:val="24"/>
        </w:rPr>
      </w:pPr>
    </w:p>
    <w:p w14:paraId="710F9DAA" w14:textId="2ED97055" w:rsidR="00307169" w:rsidRDefault="00307169" w:rsidP="00307169">
      <w:pPr>
        <w:jc w:val="both"/>
        <w:rPr>
          <w:rFonts w:ascii="Times New Roman" w:hAnsi="Times New Roman" w:cs="Times New Roman"/>
          <w:sz w:val="24"/>
          <w:szCs w:val="24"/>
        </w:rPr>
      </w:pPr>
      <w:r w:rsidRPr="00307169">
        <w:rPr>
          <w:rFonts w:ascii="Times New Roman" w:hAnsi="Times New Roman" w:cs="Times New Roman"/>
          <w:sz w:val="24"/>
          <w:szCs w:val="24"/>
        </w:rPr>
        <w:t>Binis online kantong asi Baabaa dan Bagbit ini sudah menerapkan sistem informasi</w:t>
      </w:r>
      <w:r>
        <w:rPr>
          <w:rFonts w:ascii="Times New Roman" w:hAnsi="Times New Roman" w:cs="Times New Roman"/>
          <w:sz w:val="24"/>
          <w:szCs w:val="24"/>
        </w:rPr>
        <w:t xml:space="preserve"> </w:t>
      </w:r>
      <w:r w:rsidRPr="00307169">
        <w:rPr>
          <w:rFonts w:ascii="Times New Roman" w:hAnsi="Times New Roman" w:cs="Times New Roman"/>
          <w:sz w:val="24"/>
          <w:szCs w:val="24"/>
        </w:rPr>
        <w:t>akuntansi nya dengan cukup baik. Dokumen yang digunakan dalam sistem penjualan dan penerimaan kas pada kantong asi Baabaa dan Bagbit meliputi invoice dan bukti pembayaran. Catatan akkuntansi yang digunakan pada bisnis online kantoang asi Baabaa dan Bagbit yaitu penerimaan kas dan pengeluaran kas Bagbit yaitu penerimaan kas dan pengeluaran kas yang masih manual yaitu masih menggunakan pencatatan di buku.</w:t>
      </w:r>
      <w:r>
        <w:rPr>
          <w:rFonts w:ascii="Times New Roman" w:hAnsi="Times New Roman" w:cs="Times New Roman"/>
          <w:sz w:val="24"/>
          <w:szCs w:val="24"/>
        </w:rPr>
        <w:t xml:space="preserve"> </w:t>
      </w:r>
      <w:r w:rsidR="00374AF1">
        <w:rPr>
          <w:rFonts w:ascii="Times New Roman" w:hAnsi="Times New Roman" w:cs="Times New Roman"/>
          <w:sz w:val="24"/>
          <w:szCs w:val="24"/>
        </w:rPr>
        <w:fldChar w:fldCharType="begin" w:fldLock="1"/>
      </w:r>
      <w:r w:rsidR="002B5AEE">
        <w:rPr>
          <w:rFonts w:ascii="Times New Roman" w:hAnsi="Times New Roman" w:cs="Times New Roman"/>
          <w:sz w:val="24"/>
          <w:szCs w:val="24"/>
        </w:rPr>
        <w:instrText>ADDIN CSL_CITATION {"citationItems":[{"id":"ITEM-1","itemData":{"abstract":"Penelitian ini dilatarbelakantarbelakan dengan fakta bahwa sistem penjualan dan penerimaan tunai merupakan sistem yang secara signifikan mempengaruhi kesuksesan perusahaan karena penjualan merupakan kegiatan utama yang dilakukan perusahaan untuk menghasilkan keuntungan. Penerimaan tunai adalah tolok ukur keberhasilan dalam penjualan ke perusahaan. Masalah dengan penelitian ini adalah bagaimana penerapan sistem informasi akuntansi penjualan di Baabaa dan bagbit bisnis online tas payudara dan apakah sistem kontrol untuk penjualan dan penerimaan tunai pada baabaa yang ada dan Bagbit kantong ASI bisnis online telah memadai. Penelitian ini mencakup jenis penelitian deskriptif dengan pendekatan kualitatif. Temuan penelitian ini adalah baabaa dan bisnis online tas payudara Bagbit telah menerapkan sistem informasi akuntansi mereka dengan cukup baik. Dokumen dalam sistem penjualan dan penerimaan untuk uang tunai di Tas payudara Baabaa dan Bagbit termasuk faktur dan bukti pembayaran. Catatan akresi yang digunakan dalam bisnis online Baabaa dan Bagbit adalah penerimaan uang tunai dan pengeluaran tunai masih menggunakan catatan dalam buku. Rekomandasi yang dapat diberikan adalah disarankan untuk mencatat transaksi menggunakan komputer untuk mengurangi kemungkinan kesalahan selama perekaman dan memfasilitasi saat melaporkan informasi penjualan.","author":[{"dropping-particle":"","family":"Vica","given":"Anggun","non-dropping-particle":"","parse-names":false,"suffix":""},{"dropping-particle":"","family":"Wardani","given":"Budi","non-dropping-particle":"","parse-names":false,"suffix":""},{"dropping-particle":"","family":"Yuliastuti","given":"Rika","non-dropping-particle":"","parse-names":false,"suffix":""}],"container-title":"Jurnal Ilmiah Sistem Informasi","id":"ITEM-1","issue":"01","issued":{"date-parts":[["2021"]]},"page":"57-63","title":"Analisis dan Perancangan Sistem Informasi Akuntansi Penjualan Dan Penerimaan Kas ( Online Shop Kantong Asi Baabaa Bagbit ) pada kelangsungan masa depan perusahaan dagang Baabaa dan Bagbit yang menjual berbagai","type":"article-journal","volume":"1"},"uris":["http://www.mendeley.com/documents/?uuid=da3bb3d2-184b-4409-8717-791dd874cb5e"]}],"mendeley":{"formattedCitation":"(Vica et al., 2021)","plainTextFormattedCitation":"(Vica et al., 2021)","previouslyFormattedCitation":"(Vica et al., 2021)"},"properties":{"noteIndex":0},"schema":"https://github.com/citation-style-language/schema/raw/master/csl-citation.json"}</w:instrText>
      </w:r>
      <w:r w:rsidR="00374AF1">
        <w:rPr>
          <w:rFonts w:ascii="Times New Roman" w:hAnsi="Times New Roman" w:cs="Times New Roman"/>
          <w:sz w:val="24"/>
          <w:szCs w:val="24"/>
        </w:rPr>
        <w:fldChar w:fldCharType="separate"/>
      </w:r>
      <w:r w:rsidR="00374AF1" w:rsidRPr="00374AF1">
        <w:rPr>
          <w:rFonts w:ascii="Times New Roman" w:hAnsi="Times New Roman" w:cs="Times New Roman"/>
          <w:noProof/>
          <w:sz w:val="24"/>
          <w:szCs w:val="24"/>
        </w:rPr>
        <w:t>(Vica et al., 2021)</w:t>
      </w:r>
      <w:r w:rsidR="00374AF1">
        <w:rPr>
          <w:rFonts w:ascii="Times New Roman" w:hAnsi="Times New Roman" w:cs="Times New Roman"/>
          <w:sz w:val="24"/>
          <w:szCs w:val="24"/>
        </w:rPr>
        <w:fldChar w:fldCharType="end"/>
      </w:r>
    </w:p>
    <w:p w14:paraId="4AD5F3B9" w14:textId="77777777" w:rsidR="00307169" w:rsidRDefault="00307169" w:rsidP="00307169">
      <w:pPr>
        <w:jc w:val="both"/>
        <w:rPr>
          <w:rFonts w:ascii="Times New Roman" w:hAnsi="Times New Roman" w:cs="Times New Roman"/>
          <w:sz w:val="24"/>
          <w:szCs w:val="24"/>
        </w:rPr>
      </w:pPr>
    </w:p>
    <w:p w14:paraId="7C5C1245" w14:textId="604F17A6" w:rsidR="00307169" w:rsidRDefault="00307169" w:rsidP="00307169">
      <w:pPr>
        <w:jc w:val="both"/>
        <w:rPr>
          <w:rFonts w:ascii="Times New Roman" w:hAnsi="Times New Roman" w:cs="Times New Roman"/>
          <w:sz w:val="24"/>
          <w:szCs w:val="24"/>
        </w:rPr>
      </w:pPr>
      <w:r w:rsidRPr="00307169">
        <w:rPr>
          <w:rFonts w:ascii="Times New Roman" w:hAnsi="Times New Roman" w:cs="Times New Roman"/>
          <w:sz w:val="24"/>
          <w:szCs w:val="24"/>
        </w:rPr>
        <w:t>Pengembangan sistem informasi memerlukan analisis yang tepat untuk bisa memetakan</w:t>
      </w:r>
      <w:r>
        <w:rPr>
          <w:rFonts w:ascii="Times New Roman" w:hAnsi="Times New Roman" w:cs="Times New Roman"/>
          <w:sz w:val="24"/>
          <w:szCs w:val="24"/>
        </w:rPr>
        <w:t xml:space="preserve"> </w:t>
      </w:r>
      <w:r w:rsidRPr="00307169">
        <w:rPr>
          <w:rFonts w:ascii="Times New Roman" w:hAnsi="Times New Roman" w:cs="Times New Roman"/>
          <w:sz w:val="24"/>
          <w:szCs w:val="24"/>
        </w:rPr>
        <w:t>terlebih dahulu masalah dan kelemahan sistem lama. Ada beberapa metode yang dapat dilakukan dalam menganilis sistem tersebut, salah satunya adalah metode PIECES (performance, information, economic, control, efficiency, dan service).</w:t>
      </w:r>
      <w:r>
        <w:rPr>
          <w:rFonts w:ascii="Times New Roman" w:hAnsi="Times New Roman" w:cs="Times New Roman"/>
          <w:sz w:val="24"/>
          <w:szCs w:val="24"/>
        </w:rPr>
        <w:t xml:space="preserve"> </w:t>
      </w:r>
      <w:r w:rsidR="002B5AEE">
        <w:rPr>
          <w:rFonts w:ascii="Times New Roman" w:hAnsi="Times New Roman" w:cs="Times New Roman"/>
          <w:sz w:val="24"/>
          <w:szCs w:val="24"/>
        </w:rPr>
        <w:fldChar w:fldCharType="begin" w:fldLock="1"/>
      </w:r>
      <w:r w:rsidR="005C537B">
        <w:rPr>
          <w:rFonts w:ascii="Times New Roman" w:hAnsi="Times New Roman" w:cs="Times New Roman"/>
          <w:sz w:val="24"/>
          <w:szCs w:val="24"/>
        </w:rPr>
        <w:instrText>ADDIN CSL_CITATION {"citationItems":[{"id":"ITEM-1","itemData":{"abstract":"With the development of information technology today, where the activities of daily life will be computer-based. So in a computer agency is a material need in creating and obtaining information. Of the various kinds of information technology, currently in demand by the public is about technology related to computers. The purpose of this study is to analyze the library information system that is currently running at SMP N 8 Serang City to be better, to design a new information system at the library at SMP N 8 Serang City.The development of information systems requires proper analysis to be able to map out the problems and weaknesses of the old system in advance. There are several methods that can be used to analyze the system, one of which is the PIECES method (performance, information, economic, control, efficiency, and service). Input process until the data output process will be more accurate, and can reduce errors resulting from the system that is running at SMPN 8 Serang City Facilitate the making of reports that will be made by the user who will be reported to the head of the library, by building tables in the database. With this library application program, it is hoped that it can help officers in recording book loans and replace the old system.","author":[{"dropping-particle":"","family":"Rahadian Arief, Asep Sapaatullah, Muhammad Arya Febriansyah, Yasin Efendi, Syifa Faridah","given":"Agung Firmansyah","non-dropping-particle":"","parse-names":false,"suffix":""}],"container-title":"Jurnal Simasi : Jurnal Ilmiah Sistem Informasi","id":"ITEM-1","issue":"2","issued":{"date-parts":[["2022"]]},"page":"90-102","title":"Asistem Informasi Perpustakaan Sekolah Smpn 8 Kota Serang","type":"article-journal","volume":"2"},"uris":["http://www.mendeley.com/documents/?uuid=40d8a810-45f3-4ea2-b2b6-82e92359860e"]}],"mendeley":{"formattedCitation":"(Rahadian Arief, Asep Sapaatullah, Muhammad Arya Febriansyah, Yasin Efendi, Syifa Faridah, 2022)","manualFormatting":"(R. Arief., 2022)","plainTextFormattedCitation":"(Rahadian Arief, Asep Sapaatullah, Muhammad Arya Febriansyah, Yasin Efendi, Syifa Faridah, 2022)","previouslyFormattedCitation":"(Rahadian Arief, Asep Sapaatullah, Muhammad Arya Febriansyah, Yasin Efendi, Syifa Faridah, 2022)"},"properties":{"noteIndex":0},"schema":"https://github.com/citation-style-language/schema/raw/master/csl-citation.json"}</w:instrText>
      </w:r>
      <w:r w:rsidR="002B5AEE">
        <w:rPr>
          <w:rFonts w:ascii="Times New Roman" w:hAnsi="Times New Roman" w:cs="Times New Roman"/>
          <w:sz w:val="24"/>
          <w:szCs w:val="24"/>
        </w:rPr>
        <w:fldChar w:fldCharType="separate"/>
      </w:r>
      <w:r w:rsidR="005C537B" w:rsidRPr="005C537B">
        <w:rPr>
          <w:rFonts w:ascii="Times New Roman" w:hAnsi="Times New Roman" w:cs="Times New Roman"/>
          <w:noProof/>
          <w:sz w:val="24"/>
          <w:szCs w:val="24"/>
        </w:rPr>
        <w:t>(</w:t>
      </w:r>
      <w:r w:rsidR="005C537B">
        <w:rPr>
          <w:rFonts w:ascii="Times New Roman" w:hAnsi="Times New Roman" w:cs="Times New Roman"/>
          <w:noProof/>
          <w:sz w:val="24"/>
          <w:szCs w:val="24"/>
        </w:rPr>
        <w:t xml:space="preserve">R. </w:t>
      </w:r>
      <w:r w:rsidR="005C537B" w:rsidRPr="005C537B">
        <w:rPr>
          <w:rFonts w:ascii="Times New Roman" w:hAnsi="Times New Roman" w:cs="Times New Roman"/>
          <w:noProof/>
          <w:sz w:val="24"/>
          <w:szCs w:val="24"/>
        </w:rPr>
        <w:t>Arief</w:t>
      </w:r>
      <w:r w:rsidR="005C537B">
        <w:rPr>
          <w:rFonts w:ascii="Times New Roman" w:hAnsi="Times New Roman" w:cs="Times New Roman"/>
          <w:noProof/>
          <w:sz w:val="24"/>
          <w:szCs w:val="24"/>
        </w:rPr>
        <w:t xml:space="preserve"> et al.</w:t>
      </w:r>
      <w:r w:rsidR="005C537B" w:rsidRPr="005C537B">
        <w:rPr>
          <w:rFonts w:ascii="Times New Roman" w:hAnsi="Times New Roman" w:cs="Times New Roman"/>
          <w:noProof/>
          <w:sz w:val="24"/>
          <w:szCs w:val="24"/>
        </w:rPr>
        <w:t>, 2022)</w:t>
      </w:r>
      <w:r w:rsidR="002B5AEE">
        <w:rPr>
          <w:rFonts w:ascii="Times New Roman" w:hAnsi="Times New Roman" w:cs="Times New Roman"/>
          <w:sz w:val="24"/>
          <w:szCs w:val="24"/>
        </w:rPr>
        <w:fldChar w:fldCharType="end"/>
      </w:r>
    </w:p>
    <w:p w14:paraId="767455C6" w14:textId="77777777" w:rsidR="00307169" w:rsidRDefault="00307169" w:rsidP="00307169">
      <w:pPr>
        <w:jc w:val="both"/>
        <w:rPr>
          <w:rFonts w:ascii="Times New Roman" w:hAnsi="Times New Roman" w:cs="Times New Roman"/>
          <w:sz w:val="24"/>
          <w:szCs w:val="24"/>
        </w:rPr>
      </w:pPr>
    </w:p>
    <w:p w14:paraId="5AB0AB18" w14:textId="77777777" w:rsidR="00307169" w:rsidRDefault="00307169" w:rsidP="00307169">
      <w:pPr>
        <w:jc w:val="both"/>
        <w:rPr>
          <w:rFonts w:ascii="Times New Roman" w:hAnsi="Times New Roman" w:cs="Times New Roman"/>
          <w:sz w:val="24"/>
          <w:szCs w:val="24"/>
        </w:rPr>
      </w:pPr>
      <w:r w:rsidRPr="00307169">
        <w:rPr>
          <w:rFonts w:ascii="Times New Roman" w:hAnsi="Times New Roman" w:cs="Times New Roman"/>
          <w:sz w:val="24"/>
          <w:szCs w:val="24"/>
        </w:rPr>
        <w:t xml:space="preserve">Berdasarkan hasil penelitian tentang Perancangan Sistem informasi Pengelolaan Surat Keluar Berbasis web Di Diskominfo Provinsi Banten. Penulis dapat menyimpulkan bahwa : </w:t>
      </w:r>
    </w:p>
    <w:p w14:paraId="43138FF6" w14:textId="28DDA932" w:rsidR="00307169" w:rsidRPr="00307169" w:rsidRDefault="00307169" w:rsidP="00307169">
      <w:pPr>
        <w:jc w:val="both"/>
        <w:rPr>
          <w:rFonts w:ascii="Times New Roman" w:hAnsi="Times New Roman" w:cs="Times New Roman"/>
          <w:sz w:val="24"/>
          <w:szCs w:val="24"/>
        </w:rPr>
      </w:pPr>
      <w:r w:rsidRPr="00307169">
        <w:rPr>
          <w:rFonts w:ascii="Times New Roman" w:hAnsi="Times New Roman" w:cs="Times New Roman"/>
          <w:sz w:val="24"/>
          <w:szCs w:val="24"/>
        </w:rPr>
        <w:t>1. Sistem pengelolaan surat menyurat yang berjalan pada Diskominfo Provinsi Banten kurang efektif dan efisien hal ini dikarenakan pada sistem yang sedang berjalan saat ini prosesnya masih semi komputerisasi mulai dari proses pengarsipan, pendataan surat, pencarian surat hingga proses pembuatan laporannya masih manual.</w:t>
      </w:r>
    </w:p>
    <w:p w14:paraId="01E6F133" w14:textId="7AD83587" w:rsidR="00307169" w:rsidRPr="000C6255" w:rsidRDefault="00307169" w:rsidP="00307169">
      <w:pPr>
        <w:jc w:val="both"/>
        <w:rPr>
          <w:rFonts w:ascii="Times New Roman" w:hAnsi="Times New Roman" w:cs="Times New Roman"/>
          <w:sz w:val="24"/>
          <w:szCs w:val="24"/>
        </w:rPr>
      </w:pPr>
      <w:r w:rsidRPr="00307169">
        <w:rPr>
          <w:rFonts w:ascii="Times New Roman" w:hAnsi="Times New Roman" w:cs="Times New Roman"/>
          <w:sz w:val="24"/>
          <w:szCs w:val="24"/>
        </w:rPr>
        <w:t xml:space="preserve">2. Dengan adanya sistem ini diharapkan dapat mempermudah pegawai dalam mengelola surat keluar sehingga dapat meningkatkan produktifitas kerja khususnya dari segi proses pembuatan surat, pengarsipan surat dan pembuatan laporan akan menjadi lebih cepat dan akurat. Dan dapat </w:t>
      </w:r>
      <w:r w:rsidRPr="00307169">
        <w:rPr>
          <w:rFonts w:ascii="Times New Roman" w:hAnsi="Times New Roman" w:cs="Times New Roman"/>
          <w:sz w:val="24"/>
          <w:szCs w:val="24"/>
        </w:rPr>
        <w:lastRenderedPageBreak/>
        <w:t xml:space="preserve">mengurangi data- data atau file surat yang hilang, waktu yang lama untuk mencari data - data surat, serta pengarsipan surat yang kurang teratur. </w:t>
      </w:r>
      <w:r>
        <w:rPr>
          <w:rFonts w:ascii="Times New Roman" w:hAnsi="Times New Roman" w:cs="Times New Roman"/>
          <w:sz w:val="24"/>
          <w:szCs w:val="24"/>
        </w:rPr>
        <w:fldChar w:fldCharType="begin" w:fldLock="1"/>
      </w:r>
      <w:r w:rsidR="00781AD3">
        <w:rPr>
          <w:rFonts w:ascii="Times New Roman" w:hAnsi="Times New Roman" w:cs="Times New Roman"/>
          <w:sz w:val="24"/>
          <w:szCs w:val="24"/>
        </w:rPr>
        <w:instrText>ADDIN CSL_CITATION {"citationItems":[{"id":"ITEM-1","itemData":{"author":[{"dropping-particle":"","family":"Sapaatullah","given":"Asep","non-dropping-particle":"","parse-names":false,"suffix":""},{"dropping-particle":"","family":"Arief","given":"Rahadian","non-dropping-particle":"","parse-names":false,"suffix":""},{"dropping-particle":"","family":"Khoirunnisa","given":"Waro","non-dropping-particle":"","parse-names":false,"suffix":""},{"dropping-particle":"","family":"Effendi","given":"Rustam","non-dropping-particle":"","parse-names":false,"suffix":""},{"dropping-particle":"","family":"Jufri","given":"Hamid","non-dropping-particle":"Al","parse-names":false,"suffix":""},{"dropping-particle":"","family":"Efendi","given":"Yasin","non-dropping-particle":"","parse-names":false,"suffix":""},{"dropping-particle":"","family":"Bina Bangsa","given":"Universitas","non-dropping-particle":"","parse-names":false,"suffix":""}],"container-title":"Jurnal Simasi : Jurnal Ilmiah Sistem Informasi","id":"ITEM-1","issue":"2","issued":{"date-parts":[["2022"]]},"page":"103-112","title":"Pengelolaan Surat Keluar Berbasis Web Di Diskominfo Provinsi Banten","type":"article-journal","volume":"2"},"uris":["http://www.mendeley.com/documents/?uuid=1292e79c-492f-44b5-8948-63ea4c5a7d1f"]}],"mendeley":{"formattedCitation":"(Sapaatullah et al., 2022)","plainTextFormattedCitation":"(Sapaatullah et al., 2022)","previouslyFormattedCitation":"(Sapaatullah et al., 2022)"},"properties":{"noteIndex":0},"schema":"https://github.com/citation-style-language/schema/raw/master/csl-citation.json"}</w:instrText>
      </w:r>
      <w:r>
        <w:rPr>
          <w:rFonts w:ascii="Times New Roman" w:hAnsi="Times New Roman" w:cs="Times New Roman"/>
          <w:sz w:val="24"/>
          <w:szCs w:val="24"/>
        </w:rPr>
        <w:fldChar w:fldCharType="separate"/>
      </w:r>
      <w:r w:rsidRPr="00307169">
        <w:rPr>
          <w:rFonts w:ascii="Times New Roman" w:hAnsi="Times New Roman" w:cs="Times New Roman"/>
          <w:noProof/>
          <w:sz w:val="24"/>
          <w:szCs w:val="24"/>
        </w:rPr>
        <w:t>(Sapaatullah et al., 2022)</w:t>
      </w:r>
      <w:r>
        <w:rPr>
          <w:rFonts w:ascii="Times New Roman" w:hAnsi="Times New Roman" w:cs="Times New Roman"/>
          <w:sz w:val="24"/>
          <w:szCs w:val="24"/>
        </w:rPr>
        <w:fldChar w:fldCharType="end"/>
      </w:r>
    </w:p>
    <w:p w14:paraId="346883FC" w14:textId="77777777" w:rsidR="00D73744" w:rsidRPr="000C6255" w:rsidRDefault="00D73744" w:rsidP="002457E5">
      <w:pPr>
        <w:jc w:val="right"/>
        <w:rPr>
          <w:rFonts w:ascii="Times New Roman" w:hAnsi="Times New Roman" w:cs="Times New Roman"/>
          <w:sz w:val="24"/>
          <w:szCs w:val="24"/>
        </w:rPr>
      </w:pPr>
    </w:p>
    <w:p w14:paraId="3AF4642D" w14:textId="319AAFAE" w:rsidR="00A43B06" w:rsidRPr="000C6255" w:rsidRDefault="00A43B06" w:rsidP="00A43B06">
      <w:pPr>
        <w:jc w:val="both"/>
        <w:rPr>
          <w:rFonts w:ascii="Times New Roman" w:hAnsi="Times New Roman" w:cs="Times New Roman"/>
          <w:sz w:val="24"/>
          <w:szCs w:val="24"/>
        </w:rPr>
      </w:pPr>
    </w:p>
    <w:p w14:paraId="3ED7AABD" w14:textId="77777777" w:rsidR="004B6644" w:rsidRPr="000C6255" w:rsidRDefault="004B6644" w:rsidP="004B6644">
      <w:pPr>
        <w:jc w:val="both"/>
        <w:rPr>
          <w:rFonts w:ascii="Times New Roman" w:hAnsi="Times New Roman" w:cs="Times New Roman"/>
          <w:sz w:val="24"/>
          <w:szCs w:val="24"/>
        </w:rPr>
      </w:pPr>
    </w:p>
    <w:p w14:paraId="7D50A0B3" w14:textId="77777777" w:rsidR="004B6644" w:rsidRPr="000C6255" w:rsidRDefault="004B6644" w:rsidP="004B6644">
      <w:pPr>
        <w:jc w:val="both"/>
        <w:rPr>
          <w:rFonts w:ascii="Times New Roman" w:hAnsi="Times New Roman" w:cs="Times New Roman"/>
          <w:sz w:val="24"/>
          <w:szCs w:val="24"/>
        </w:rPr>
      </w:pPr>
    </w:p>
    <w:p w14:paraId="72C4F129" w14:textId="77777777" w:rsidR="004B6644" w:rsidRPr="000C6255" w:rsidRDefault="004B6644" w:rsidP="00C35BDE">
      <w:pPr>
        <w:jc w:val="center"/>
        <w:rPr>
          <w:rFonts w:ascii="Times New Roman" w:hAnsi="Times New Roman" w:cs="Times New Roman"/>
          <w:b/>
          <w:bCs/>
          <w:sz w:val="24"/>
          <w:szCs w:val="24"/>
        </w:rPr>
      </w:pPr>
    </w:p>
    <w:p w14:paraId="19FD1BA9" w14:textId="77777777" w:rsidR="004B6644" w:rsidRPr="000C6255" w:rsidRDefault="004B6644">
      <w:pPr>
        <w:rPr>
          <w:rFonts w:ascii="Times New Roman" w:hAnsi="Times New Roman" w:cs="Times New Roman"/>
          <w:b/>
          <w:bCs/>
          <w:sz w:val="24"/>
          <w:szCs w:val="24"/>
        </w:rPr>
      </w:pPr>
      <w:r w:rsidRPr="000C6255">
        <w:rPr>
          <w:rFonts w:ascii="Times New Roman" w:hAnsi="Times New Roman" w:cs="Times New Roman"/>
          <w:b/>
          <w:bCs/>
          <w:sz w:val="24"/>
          <w:szCs w:val="24"/>
        </w:rPr>
        <w:br w:type="page"/>
      </w:r>
    </w:p>
    <w:p w14:paraId="6401E6C0" w14:textId="0864B193" w:rsidR="00C35BDE" w:rsidRPr="000C6255" w:rsidRDefault="00C35BDE" w:rsidP="00C35BDE">
      <w:pPr>
        <w:jc w:val="center"/>
        <w:rPr>
          <w:rFonts w:ascii="Times New Roman" w:hAnsi="Times New Roman" w:cs="Times New Roman"/>
          <w:b/>
          <w:bCs/>
          <w:sz w:val="24"/>
          <w:szCs w:val="24"/>
        </w:rPr>
      </w:pPr>
      <w:r w:rsidRPr="000C6255">
        <w:rPr>
          <w:rFonts w:ascii="Times New Roman" w:hAnsi="Times New Roman" w:cs="Times New Roman"/>
          <w:b/>
          <w:bCs/>
          <w:sz w:val="24"/>
          <w:szCs w:val="24"/>
        </w:rPr>
        <w:lastRenderedPageBreak/>
        <w:t>DAFTAR PUSTAKA</w:t>
      </w:r>
    </w:p>
    <w:p w14:paraId="6A74D54F" w14:textId="554B3549" w:rsidR="005C537B" w:rsidRPr="005C537B" w:rsidRDefault="00C35BDE"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C6255">
        <w:rPr>
          <w:rFonts w:ascii="Times New Roman" w:hAnsi="Times New Roman" w:cs="Times New Roman"/>
          <w:b/>
          <w:bCs/>
          <w:sz w:val="24"/>
          <w:szCs w:val="24"/>
        </w:rPr>
        <w:fldChar w:fldCharType="begin" w:fldLock="1"/>
      </w:r>
      <w:r w:rsidRPr="000C6255">
        <w:rPr>
          <w:rFonts w:ascii="Times New Roman" w:hAnsi="Times New Roman" w:cs="Times New Roman"/>
          <w:b/>
          <w:bCs/>
          <w:sz w:val="24"/>
          <w:szCs w:val="24"/>
        </w:rPr>
        <w:instrText xml:space="preserve">ADDIN Mendeley Bibliography CSL_BIBLIOGRAPHY </w:instrText>
      </w:r>
      <w:r w:rsidRPr="000C6255">
        <w:rPr>
          <w:rFonts w:ascii="Times New Roman" w:hAnsi="Times New Roman" w:cs="Times New Roman"/>
          <w:b/>
          <w:bCs/>
          <w:sz w:val="24"/>
          <w:szCs w:val="24"/>
        </w:rPr>
        <w:fldChar w:fldCharType="separate"/>
      </w:r>
      <w:r w:rsidR="005C537B" w:rsidRPr="005C537B">
        <w:rPr>
          <w:rFonts w:ascii="Times New Roman" w:hAnsi="Times New Roman" w:cs="Times New Roman"/>
          <w:noProof/>
          <w:kern w:val="0"/>
          <w:sz w:val="24"/>
          <w:szCs w:val="24"/>
        </w:rPr>
        <w:t xml:space="preserve">Aditya, P., Azzahra, A., &amp; Wijaya, A. (2023). Analisis Sentimen Pemain Subway Surf Melalui Metode Naive Bayes Menurut Ulasan Play Store. </w:t>
      </w:r>
      <w:r w:rsidR="005C537B" w:rsidRPr="005C537B">
        <w:rPr>
          <w:rFonts w:ascii="Times New Roman" w:hAnsi="Times New Roman" w:cs="Times New Roman"/>
          <w:i/>
          <w:iCs/>
          <w:noProof/>
          <w:kern w:val="0"/>
          <w:sz w:val="24"/>
          <w:szCs w:val="24"/>
        </w:rPr>
        <w:t>Jurnal Ilmiah Sistem …</w:t>
      </w:r>
      <w:r w:rsidR="005C537B" w:rsidRPr="005C537B">
        <w:rPr>
          <w:rFonts w:ascii="Times New Roman" w:hAnsi="Times New Roman" w:cs="Times New Roman"/>
          <w:noProof/>
          <w:kern w:val="0"/>
          <w:sz w:val="24"/>
          <w:szCs w:val="24"/>
        </w:rPr>
        <w:t xml:space="preserve">, </w:t>
      </w:r>
      <w:r w:rsidR="005C537B" w:rsidRPr="005C537B">
        <w:rPr>
          <w:rFonts w:ascii="Times New Roman" w:hAnsi="Times New Roman" w:cs="Times New Roman"/>
          <w:i/>
          <w:iCs/>
          <w:noProof/>
          <w:kern w:val="0"/>
          <w:sz w:val="24"/>
          <w:szCs w:val="24"/>
        </w:rPr>
        <w:t>3</w:t>
      </w:r>
      <w:r w:rsidR="005C537B" w:rsidRPr="005C537B">
        <w:rPr>
          <w:rFonts w:ascii="Times New Roman" w:hAnsi="Times New Roman" w:cs="Times New Roman"/>
          <w:noProof/>
          <w:kern w:val="0"/>
          <w:sz w:val="24"/>
          <w:szCs w:val="24"/>
        </w:rPr>
        <w:t xml:space="preserve">(2), 267–275. </w:t>
      </w:r>
    </w:p>
    <w:p w14:paraId="1F28247F" w14:textId="42CB5E34"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Ahmad Kamilul Anwar, Widjianto, M. J. (2023). Sistem Informasi Manajemen Koin Nu Dengan Fitur Whatsapp Notification Pada Lazisnu Mwc Krejengan.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2), 257–266.</w:t>
      </w:r>
    </w:p>
    <w:p w14:paraId="620CEC15" w14:textId="41D62D7A"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Angelina, Y. (2023). Penerapan Metodologi TOGAF ADM untuk Analisis dan Penyusunan Rencana Strategis Sistem Informasi dan Teknologi Informasi di Call Center 112 Kota Palangka Raya.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360–371. </w:t>
      </w:r>
    </w:p>
    <w:p w14:paraId="24C9DA91" w14:textId="0DA3500E"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Arief, R., Sapaatullah, A., &amp; Damayanti, D. R. (2023). Perancangan Sistem Informasi Absensi Pegawai Berbasis Web Pada Kantor Desa Sukarendah Kec.Warunggunung.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352–359. </w:t>
      </w:r>
    </w:p>
    <w:p w14:paraId="6ED2A698" w14:textId="4D42F0DE"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Azzahra, A., Aditya, P., &amp; Wijaya, A. (2023). Literatur Review: Evaluasi Pemanfaatan Data Warehouse Dalam Transformasi Waktu.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276–282. </w:t>
      </w:r>
    </w:p>
    <w:p w14:paraId="224DFEB8" w14:textId="3B552B1F"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Darip, M. (2023). Desain Integrasi Sistem Payroll Karyawan Outsourching Antara Perusahaan Alih Daya Dengan.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241–248. </w:t>
      </w:r>
    </w:p>
    <w:p w14:paraId="2531A918" w14:textId="5AA7DF0A"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Erfan, M., Kurniawan, T. Y., Ashari, M. H., Marwanda, Y., Ofsiani, R., Wulandari, D., Tare, K. L., (2023). Penerapan Extreme Programming Pada Pembuatan.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2), 249–256.</w:t>
      </w:r>
    </w:p>
    <w:p w14:paraId="7D30C5CC" w14:textId="7824224E"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Fadillah, R. A., Souhoka, B. A., Runtuwene, J. J., Meldiansah, R., &amp; Fathan, M. (2023). Perancangan Basis Data Pada Sistem Utang Piutang Studi Kasus Pt. Rapitama Intertech Buana.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325–336. </w:t>
      </w:r>
    </w:p>
    <w:p w14:paraId="53211945" w14:textId="1D44F15D"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Julianto. (2023). Analisis Sistem Kerja Dan Dampak Negatif Aplikasi Judi Online Zeus Dalam Perspektif Sistem Informasi.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302. </w:t>
      </w:r>
    </w:p>
    <w:p w14:paraId="37D35724" w14:textId="77777777"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Kalsum, U., Bangsa, U. B., &amp; Permana, B. R. S. (2023). Implementasi Aplikasi Berbasis Desktop Pada Apotek.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2), 288–293.</w:t>
      </w:r>
    </w:p>
    <w:p w14:paraId="41C2C935" w14:textId="78EC4D54"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Mansyuri, U. (2021). Sistem Komputerisasi Pelayanan Pemasangan Baru Jaringan Listrik Pada Pt. Pln Upj Rangkasbitung. </w:t>
      </w:r>
      <w:r w:rsidRPr="005C537B">
        <w:rPr>
          <w:rFonts w:ascii="Times New Roman" w:hAnsi="Times New Roman" w:cs="Times New Roman"/>
          <w:i/>
          <w:iCs/>
          <w:noProof/>
          <w:kern w:val="0"/>
          <w:sz w:val="24"/>
          <w:szCs w:val="24"/>
        </w:rPr>
        <w:t>Jurnal Simasi: Jurnal Ilmiah Sistem …</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1</w:t>
      </w:r>
      <w:r w:rsidRPr="005C537B">
        <w:rPr>
          <w:rFonts w:ascii="Times New Roman" w:hAnsi="Times New Roman" w:cs="Times New Roman"/>
          <w:noProof/>
          <w:kern w:val="0"/>
          <w:sz w:val="24"/>
          <w:szCs w:val="24"/>
        </w:rPr>
        <w:t xml:space="preserve">(01), 1–13. </w:t>
      </w:r>
    </w:p>
    <w:p w14:paraId="68ADDAE1" w14:textId="77777777"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Masriadi,  muhammad ikhlas. (2023). Perancangan Sistem Informasi Permintaan Barang.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2), 337–343.</w:t>
      </w:r>
    </w:p>
    <w:p w14:paraId="70B2E7C4" w14:textId="0E3328AF"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Moch. Ichsan, Rian, Dhalin, F. V. (2023). Aplikasi Front Office Berbasis Qr Code Di Dinas.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2), 283–287.</w:t>
      </w:r>
    </w:p>
    <w:p w14:paraId="1A7237FA" w14:textId="1C5F99D6"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Muhamad Aulia Akbar, Fauziyah, I. Z. (2023). Sistem Informasi Pemetaan Objek Wisata Kecamatan Pamijahan Kabupaten Bogor.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344–351. </w:t>
      </w:r>
    </w:p>
    <w:p w14:paraId="2ADA2958" w14:textId="77777777"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lastRenderedPageBreak/>
        <w:t xml:space="preserve">Munawir, A. (2021). Kepuasan Pelanggan Pt Marga Mandala Sakti.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1</w:t>
      </w:r>
      <w:r w:rsidRPr="005C537B">
        <w:rPr>
          <w:rFonts w:ascii="Times New Roman" w:hAnsi="Times New Roman" w:cs="Times New Roman"/>
          <w:noProof/>
          <w:kern w:val="0"/>
          <w:sz w:val="24"/>
          <w:szCs w:val="24"/>
        </w:rPr>
        <w:t>(01), 26–33.</w:t>
      </w:r>
    </w:p>
    <w:p w14:paraId="0E70DF4D" w14:textId="1A9D6636"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Rahadian Arief, Asep Sapaatullah, Muhammad Arya Febriansyah, Yasin Efendi, Syifa Faridah, A. F. (2022). Asistem Informasi Perpustakaan Sekolah Smpn 8 Kota Serang.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2</w:t>
      </w:r>
      <w:r w:rsidRPr="005C537B">
        <w:rPr>
          <w:rFonts w:ascii="Times New Roman" w:hAnsi="Times New Roman" w:cs="Times New Roman"/>
          <w:noProof/>
          <w:kern w:val="0"/>
          <w:sz w:val="24"/>
          <w:szCs w:val="24"/>
        </w:rPr>
        <w:t xml:space="preserve">(2), 90–102. </w:t>
      </w:r>
    </w:p>
    <w:p w14:paraId="1B3347A5" w14:textId="0EC11A6E"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Sapaatullah, A., Arief, R., Khoirunnisa, W., Effendi, R., Al Jufri, H., Efendi, Y.</w:t>
      </w:r>
      <w:r w:rsidR="00E91B22">
        <w:rPr>
          <w:rFonts w:ascii="Times New Roman" w:hAnsi="Times New Roman" w:cs="Times New Roman"/>
          <w:noProof/>
          <w:kern w:val="0"/>
          <w:sz w:val="24"/>
          <w:szCs w:val="24"/>
        </w:rPr>
        <w:t xml:space="preserve"> </w:t>
      </w:r>
      <w:r w:rsidRPr="005C537B">
        <w:rPr>
          <w:rFonts w:ascii="Times New Roman" w:hAnsi="Times New Roman" w:cs="Times New Roman"/>
          <w:noProof/>
          <w:kern w:val="0"/>
          <w:sz w:val="24"/>
          <w:szCs w:val="24"/>
        </w:rPr>
        <w:t xml:space="preserve">(2022). Pengelolaan Surat Keluar Berbasis Web Di Diskominfo Provinsi Banten.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2</w:t>
      </w:r>
      <w:r w:rsidRPr="005C537B">
        <w:rPr>
          <w:rFonts w:ascii="Times New Roman" w:hAnsi="Times New Roman" w:cs="Times New Roman"/>
          <w:noProof/>
          <w:kern w:val="0"/>
          <w:sz w:val="24"/>
          <w:szCs w:val="24"/>
        </w:rPr>
        <w:t xml:space="preserve">(2), 103–112. </w:t>
      </w:r>
    </w:p>
    <w:p w14:paraId="19504109" w14:textId="77777777"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Setiyani, L. (2021). Process Discovery Pada Transaksi Penjualan CV. Jatayu Catra Internusa. </w:t>
      </w:r>
      <w:r w:rsidRPr="005C537B">
        <w:rPr>
          <w:rFonts w:ascii="Times New Roman" w:hAnsi="Times New Roman" w:cs="Times New Roman"/>
          <w:i/>
          <w:iCs/>
          <w:noProof/>
          <w:kern w:val="0"/>
          <w:sz w:val="24"/>
          <w:szCs w:val="24"/>
        </w:rPr>
        <w:t>Jurnal Simasi: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1</w:t>
      </w:r>
      <w:r w:rsidRPr="005C537B">
        <w:rPr>
          <w:rFonts w:ascii="Times New Roman" w:hAnsi="Times New Roman" w:cs="Times New Roman"/>
          <w:noProof/>
          <w:kern w:val="0"/>
          <w:sz w:val="24"/>
          <w:szCs w:val="24"/>
        </w:rPr>
        <w:t>(1), 14–19.</w:t>
      </w:r>
    </w:p>
    <w:p w14:paraId="36DBC3AC" w14:textId="3AC5E959"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C537B">
        <w:rPr>
          <w:rFonts w:ascii="Times New Roman" w:hAnsi="Times New Roman" w:cs="Times New Roman"/>
          <w:noProof/>
          <w:kern w:val="0"/>
          <w:sz w:val="24"/>
          <w:szCs w:val="24"/>
        </w:rPr>
        <w:t xml:space="preserve">Vemilia Oematan, T. K. (2023). Rancang Bangun Sistem Informasi E-Store Office Suplays Dan Jasa Logistik Berbasis Android Pada Pt. Garfi Indotama Karya. </w:t>
      </w:r>
      <w:r w:rsidRPr="005C537B">
        <w:rPr>
          <w:rFonts w:ascii="Times New Roman" w:hAnsi="Times New Roman" w:cs="Times New Roman"/>
          <w:i/>
          <w:iCs/>
          <w:noProof/>
          <w:kern w:val="0"/>
          <w:sz w:val="24"/>
          <w:szCs w:val="24"/>
        </w:rPr>
        <w:t>Jurnal Simasi : 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3</w:t>
      </w:r>
      <w:r w:rsidRPr="005C537B">
        <w:rPr>
          <w:rFonts w:ascii="Times New Roman" w:hAnsi="Times New Roman" w:cs="Times New Roman"/>
          <w:noProof/>
          <w:kern w:val="0"/>
          <w:sz w:val="24"/>
          <w:szCs w:val="24"/>
        </w:rPr>
        <w:t xml:space="preserve">(2), 303–311. </w:t>
      </w:r>
    </w:p>
    <w:p w14:paraId="27EE6950" w14:textId="5595DF23" w:rsidR="005C537B" w:rsidRPr="005C537B" w:rsidRDefault="005C537B" w:rsidP="005C537B">
      <w:pPr>
        <w:widowControl w:val="0"/>
        <w:autoSpaceDE w:val="0"/>
        <w:autoSpaceDN w:val="0"/>
        <w:adjustRightInd w:val="0"/>
        <w:spacing w:line="240" w:lineRule="auto"/>
        <w:ind w:left="480" w:hanging="480"/>
        <w:rPr>
          <w:rFonts w:ascii="Times New Roman" w:hAnsi="Times New Roman" w:cs="Times New Roman"/>
          <w:noProof/>
          <w:sz w:val="24"/>
        </w:rPr>
      </w:pPr>
      <w:r w:rsidRPr="005C537B">
        <w:rPr>
          <w:rFonts w:ascii="Times New Roman" w:hAnsi="Times New Roman" w:cs="Times New Roman"/>
          <w:noProof/>
          <w:kern w:val="0"/>
          <w:sz w:val="24"/>
          <w:szCs w:val="24"/>
        </w:rPr>
        <w:t xml:space="preserve">Vica, A., Wardani, B., &amp; Yuliastuti, R. (2021). Analisis dan Perancangan Sistem Informasi Akuntansi Penjualan Dan Penerimaan Kas ( Online Shop Kantong Asi Baabaa Bagbit ) pada kelangsungan masa depan perusahaan dagang Baabaa dan Bagbit yang menjual berbagai. </w:t>
      </w:r>
      <w:r w:rsidRPr="005C537B">
        <w:rPr>
          <w:rFonts w:ascii="Times New Roman" w:hAnsi="Times New Roman" w:cs="Times New Roman"/>
          <w:i/>
          <w:iCs/>
          <w:noProof/>
          <w:kern w:val="0"/>
          <w:sz w:val="24"/>
          <w:szCs w:val="24"/>
        </w:rPr>
        <w:t>Jurnal Ilmiah Sistem Informasi</w:t>
      </w:r>
      <w:r w:rsidRPr="005C537B">
        <w:rPr>
          <w:rFonts w:ascii="Times New Roman" w:hAnsi="Times New Roman" w:cs="Times New Roman"/>
          <w:noProof/>
          <w:kern w:val="0"/>
          <w:sz w:val="24"/>
          <w:szCs w:val="24"/>
        </w:rPr>
        <w:t xml:space="preserve">, </w:t>
      </w:r>
      <w:r w:rsidRPr="005C537B">
        <w:rPr>
          <w:rFonts w:ascii="Times New Roman" w:hAnsi="Times New Roman" w:cs="Times New Roman"/>
          <w:i/>
          <w:iCs/>
          <w:noProof/>
          <w:kern w:val="0"/>
          <w:sz w:val="24"/>
          <w:szCs w:val="24"/>
        </w:rPr>
        <w:t>1</w:t>
      </w:r>
      <w:r w:rsidRPr="005C537B">
        <w:rPr>
          <w:rFonts w:ascii="Times New Roman" w:hAnsi="Times New Roman" w:cs="Times New Roman"/>
          <w:noProof/>
          <w:kern w:val="0"/>
          <w:sz w:val="24"/>
          <w:szCs w:val="24"/>
        </w:rPr>
        <w:t xml:space="preserve">(01), 57–63. </w:t>
      </w:r>
    </w:p>
    <w:p w14:paraId="28D6C5BC" w14:textId="313907FA" w:rsidR="00C35BDE" w:rsidRPr="000C6255" w:rsidRDefault="00C35BDE" w:rsidP="004B6644">
      <w:pPr>
        <w:jc w:val="both"/>
        <w:rPr>
          <w:rFonts w:ascii="Times New Roman" w:hAnsi="Times New Roman" w:cs="Times New Roman"/>
          <w:b/>
          <w:bCs/>
          <w:sz w:val="24"/>
          <w:szCs w:val="24"/>
        </w:rPr>
      </w:pPr>
      <w:r w:rsidRPr="000C6255">
        <w:rPr>
          <w:rFonts w:ascii="Times New Roman" w:hAnsi="Times New Roman" w:cs="Times New Roman"/>
          <w:b/>
          <w:bCs/>
          <w:sz w:val="24"/>
          <w:szCs w:val="24"/>
        </w:rPr>
        <w:fldChar w:fldCharType="end"/>
      </w:r>
    </w:p>
    <w:p w14:paraId="6E0B4F3C" w14:textId="77777777" w:rsidR="00C35BDE" w:rsidRPr="000C6255" w:rsidRDefault="00C35BDE" w:rsidP="00C35BDE">
      <w:pPr>
        <w:jc w:val="both"/>
        <w:rPr>
          <w:rFonts w:ascii="Times New Roman" w:hAnsi="Times New Roman" w:cs="Times New Roman"/>
          <w:sz w:val="24"/>
          <w:szCs w:val="24"/>
        </w:rPr>
      </w:pPr>
    </w:p>
    <w:p w14:paraId="62D8EE06" w14:textId="77777777" w:rsidR="00C35BDE" w:rsidRPr="000C6255" w:rsidRDefault="00C35BDE" w:rsidP="00C35BDE">
      <w:pPr>
        <w:jc w:val="both"/>
        <w:rPr>
          <w:rFonts w:ascii="Times New Roman" w:hAnsi="Times New Roman" w:cs="Times New Roman"/>
          <w:sz w:val="24"/>
          <w:szCs w:val="24"/>
        </w:rPr>
      </w:pPr>
    </w:p>
    <w:p w14:paraId="52CE2A5F" w14:textId="77777777" w:rsidR="00C35BDE" w:rsidRPr="000C6255" w:rsidRDefault="00C35BDE" w:rsidP="00C35BDE">
      <w:pPr>
        <w:jc w:val="both"/>
        <w:rPr>
          <w:rFonts w:ascii="Times New Roman" w:hAnsi="Times New Roman" w:cs="Times New Roman"/>
          <w:sz w:val="24"/>
          <w:szCs w:val="24"/>
        </w:rPr>
      </w:pPr>
    </w:p>
    <w:p w14:paraId="08FF1BE5" w14:textId="77777777" w:rsidR="00C35BDE" w:rsidRPr="000C6255" w:rsidRDefault="00C35BDE" w:rsidP="00C35BDE">
      <w:pPr>
        <w:jc w:val="both"/>
        <w:rPr>
          <w:rFonts w:ascii="Times New Roman" w:hAnsi="Times New Roman" w:cs="Times New Roman"/>
          <w:sz w:val="24"/>
          <w:szCs w:val="24"/>
        </w:rPr>
      </w:pPr>
    </w:p>
    <w:sectPr w:rsidR="00C35BDE" w:rsidRPr="000C625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B7DD96" w14:textId="77777777" w:rsidR="00AD73CC" w:rsidRDefault="00AD73CC" w:rsidP="00D01F7F">
      <w:pPr>
        <w:spacing w:after="0" w:line="240" w:lineRule="auto"/>
      </w:pPr>
      <w:r>
        <w:separator/>
      </w:r>
    </w:p>
  </w:endnote>
  <w:endnote w:type="continuationSeparator" w:id="0">
    <w:p w14:paraId="6E51B58D" w14:textId="77777777" w:rsidR="00AD73CC" w:rsidRDefault="00AD73CC" w:rsidP="00D01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8D4042" w14:textId="77777777" w:rsidR="00AD73CC" w:rsidRDefault="00AD73CC" w:rsidP="00D01F7F">
      <w:pPr>
        <w:spacing w:after="0" w:line="240" w:lineRule="auto"/>
      </w:pPr>
      <w:r>
        <w:separator/>
      </w:r>
    </w:p>
  </w:footnote>
  <w:footnote w:type="continuationSeparator" w:id="0">
    <w:p w14:paraId="639C4689" w14:textId="77777777" w:rsidR="00AD73CC" w:rsidRDefault="00AD73CC" w:rsidP="00D01F7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35BDE"/>
    <w:rsid w:val="0001049D"/>
    <w:rsid w:val="000C6255"/>
    <w:rsid w:val="000C7D85"/>
    <w:rsid w:val="002457E5"/>
    <w:rsid w:val="002671AE"/>
    <w:rsid w:val="002B5AEE"/>
    <w:rsid w:val="002F4502"/>
    <w:rsid w:val="00307169"/>
    <w:rsid w:val="00374AF1"/>
    <w:rsid w:val="003B32DC"/>
    <w:rsid w:val="004100C1"/>
    <w:rsid w:val="004B6644"/>
    <w:rsid w:val="00534D28"/>
    <w:rsid w:val="005C537B"/>
    <w:rsid w:val="005F71D2"/>
    <w:rsid w:val="006D1A6B"/>
    <w:rsid w:val="007534D5"/>
    <w:rsid w:val="00781AD3"/>
    <w:rsid w:val="008A6B29"/>
    <w:rsid w:val="00A43B06"/>
    <w:rsid w:val="00AA13C9"/>
    <w:rsid w:val="00AD73CC"/>
    <w:rsid w:val="00B96D04"/>
    <w:rsid w:val="00BF4B5A"/>
    <w:rsid w:val="00C34DF8"/>
    <w:rsid w:val="00C35BDE"/>
    <w:rsid w:val="00C70245"/>
    <w:rsid w:val="00D01F7F"/>
    <w:rsid w:val="00D1758E"/>
    <w:rsid w:val="00D73744"/>
    <w:rsid w:val="00E62C67"/>
    <w:rsid w:val="00E91B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99CCD4"/>
  <w15:chartTrackingRefBased/>
  <w15:docId w15:val="{F4F8DB13-F3C4-4A74-8BDF-F28D148F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D01F7F"/>
    <w:pPr>
      <w:tabs>
        <w:tab w:val="center" w:pos="4680"/>
        <w:tab w:val="right" w:pos="9360"/>
      </w:tabs>
      <w:spacing w:after="0" w:line="240" w:lineRule="auto"/>
    </w:pPr>
  </w:style>
  <w:style w:type="character" w:customStyle="1" w:styleId="HeaderKAR">
    <w:name w:val="Header KAR"/>
    <w:basedOn w:val="FontParagrafDefault"/>
    <w:link w:val="Header"/>
    <w:uiPriority w:val="99"/>
    <w:rsid w:val="00D01F7F"/>
  </w:style>
  <w:style w:type="paragraph" w:styleId="Footer">
    <w:name w:val="footer"/>
    <w:basedOn w:val="Normal"/>
    <w:link w:val="FooterKAR"/>
    <w:uiPriority w:val="99"/>
    <w:unhideWhenUsed/>
    <w:rsid w:val="00D01F7F"/>
    <w:pPr>
      <w:tabs>
        <w:tab w:val="center" w:pos="4680"/>
        <w:tab w:val="right" w:pos="9360"/>
      </w:tabs>
      <w:spacing w:after="0" w:line="240" w:lineRule="auto"/>
    </w:pPr>
  </w:style>
  <w:style w:type="character" w:customStyle="1" w:styleId="FooterKAR">
    <w:name w:val="Footer KAR"/>
    <w:basedOn w:val="FontParagrafDefault"/>
    <w:link w:val="Footer"/>
    <w:uiPriority w:val="99"/>
    <w:rsid w:val="00D01F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12496-46B2-4D06-89A9-BCCA24999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Pages>
  <Words>6550</Words>
  <Characters>37341</Characters>
  <Application>Microsoft Office Word</Application>
  <DocSecurity>0</DocSecurity>
  <Lines>311</Lines>
  <Paragraphs>87</Paragraphs>
  <ScaleCrop>false</ScaleCrop>
  <Company/>
  <LinksUpToDate>false</LinksUpToDate>
  <CharactersWithSpaces>4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ti</dc:creator>
  <cp:keywords/>
  <dc:description/>
  <cp:lastModifiedBy>novi dianti</cp:lastModifiedBy>
  <cp:revision>7</cp:revision>
  <dcterms:created xsi:type="dcterms:W3CDTF">2024-05-22T01:40:00Z</dcterms:created>
  <dcterms:modified xsi:type="dcterms:W3CDTF">2024-05-29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396fe0-11b8-3f18-81ad-c7a48b7600e4</vt:lpwstr>
  </property>
  <property fmtid="{D5CDD505-2E9C-101B-9397-08002B2CF9AE}" pid="24" name="Mendeley Citation Style_1">
    <vt:lpwstr>http://www.zotero.org/styles/apa</vt:lpwstr>
  </property>
</Properties>
</file>